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41255437"/>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41255438"/>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094D0F22" w14:textId="21D12452" w:rsidR="00236413" w:rsidRPr="00236413" w:rsidRDefault="00257463">
          <w:pPr>
            <w:pStyle w:val="TOC1"/>
            <w:rPr>
              <w:rFonts w:eastAsiaTheme="minorEastAsia"/>
              <w:b w:val="0"/>
              <w:bCs w:val="0"/>
              <w:kern w:val="2"/>
              <w14:ligatures w14:val="standardContextual"/>
            </w:rPr>
          </w:pPr>
          <w:r w:rsidRPr="00236413">
            <w:rPr>
              <w:noProof w:val="0"/>
            </w:rPr>
            <w:fldChar w:fldCharType="begin"/>
          </w:r>
          <w:r w:rsidRPr="00236413">
            <w:instrText xml:space="preserve"> TOC \o "1-3" \h \z \u </w:instrText>
          </w:r>
          <w:r w:rsidRPr="00236413">
            <w:rPr>
              <w:noProof w:val="0"/>
            </w:rPr>
            <w:fldChar w:fldCharType="separate"/>
          </w:r>
          <w:hyperlink w:anchor="_Toc141255437" w:history="1">
            <w:r w:rsidR="00236413" w:rsidRPr="00236413">
              <w:rPr>
                <w:rStyle w:val="Hyperlink"/>
              </w:rPr>
              <w:t>HALAMAN SAMPUL</w:t>
            </w:r>
            <w:r w:rsidR="00236413" w:rsidRPr="00236413">
              <w:rPr>
                <w:webHidden/>
              </w:rPr>
              <w:tab/>
            </w:r>
            <w:r w:rsidR="00236413" w:rsidRPr="00236413">
              <w:rPr>
                <w:webHidden/>
              </w:rPr>
              <w:fldChar w:fldCharType="begin"/>
            </w:r>
            <w:r w:rsidR="00236413" w:rsidRPr="00236413">
              <w:rPr>
                <w:webHidden/>
              </w:rPr>
              <w:instrText xml:space="preserve"> PAGEREF _Toc141255437 \h </w:instrText>
            </w:r>
            <w:r w:rsidR="00236413" w:rsidRPr="00236413">
              <w:rPr>
                <w:webHidden/>
              </w:rPr>
            </w:r>
            <w:r w:rsidR="00236413" w:rsidRPr="00236413">
              <w:rPr>
                <w:webHidden/>
              </w:rPr>
              <w:fldChar w:fldCharType="separate"/>
            </w:r>
            <w:r w:rsidR="006D2678">
              <w:rPr>
                <w:webHidden/>
              </w:rPr>
              <w:t>i</w:t>
            </w:r>
            <w:r w:rsidR="00236413" w:rsidRPr="00236413">
              <w:rPr>
                <w:webHidden/>
              </w:rPr>
              <w:fldChar w:fldCharType="end"/>
            </w:r>
          </w:hyperlink>
        </w:p>
        <w:p w14:paraId="6C4A4ABD" w14:textId="28ACCA60" w:rsidR="00236413" w:rsidRPr="00236413" w:rsidRDefault="00000000">
          <w:pPr>
            <w:pStyle w:val="TOC1"/>
            <w:rPr>
              <w:rFonts w:eastAsiaTheme="minorEastAsia"/>
              <w:b w:val="0"/>
              <w:bCs w:val="0"/>
              <w:kern w:val="2"/>
              <w14:ligatures w14:val="standardContextual"/>
            </w:rPr>
          </w:pPr>
          <w:hyperlink w:anchor="_Toc141255438" w:history="1">
            <w:r w:rsidR="00236413" w:rsidRPr="00236413">
              <w:rPr>
                <w:rStyle w:val="Hyperlink"/>
              </w:rPr>
              <w:t>DAFTAR ISI</w:t>
            </w:r>
            <w:r w:rsidR="00236413" w:rsidRPr="00236413">
              <w:rPr>
                <w:webHidden/>
              </w:rPr>
              <w:tab/>
            </w:r>
            <w:r w:rsidR="00236413" w:rsidRPr="00236413">
              <w:rPr>
                <w:webHidden/>
              </w:rPr>
              <w:fldChar w:fldCharType="begin"/>
            </w:r>
            <w:r w:rsidR="00236413" w:rsidRPr="00236413">
              <w:rPr>
                <w:webHidden/>
              </w:rPr>
              <w:instrText xml:space="preserve"> PAGEREF _Toc141255438 \h </w:instrText>
            </w:r>
            <w:r w:rsidR="00236413" w:rsidRPr="00236413">
              <w:rPr>
                <w:webHidden/>
              </w:rPr>
            </w:r>
            <w:r w:rsidR="00236413" w:rsidRPr="00236413">
              <w:rPr>
                <w:webHidden/>
              </w:rPr>
              <w:fldChar w:fldCharType="separate"/>
            </w:r>
            <w:r w:rsidR="006D2678">
              <w:rPr>
                <w:webHidden/>
              </w:rPr>
              <w:t>ii</w:t>
            </w:r>
            <w:r w:rsidR="00236413" w:rsidRPr="00236413">
              <w:rPr>
                <w:webHidden/>
              </w:rPr>
              <w:fldChar w:fldCharType="end"/>
            </w:r>
          </w:hyperlink>
        </w:p>
        <w:p w14:paraId="7922281F" w14:textId="31B3F2D7" w:rsidR="00236413" w:rsidRPr="00236413" w:rsidRDefault="00000000">
          <w:pPr>
            <w:pStyle w:val="TOC1"/>
            <w:rPr>
              <w:rFonts w:eastAsiaTheme="minorEastAsia"/>
              <w:b w:val="0"/>
              <w:bCs w:val="0"/>
              <w:kern w:val="2"/>
              <w14:ligatures w14:val="standardContextual"/>
            </w:rPr>
          </w:pPr>
          <w:hyperlink w:anchor="_Toc141255439" w:history="1">
            <w:r w:rsidR="00236413" w:rsidRPr="00236413">
              <w:rPr>
                <w:rStyle w:val="Hyperlink"/>
              </w:rPr>
              <w:t>BAB I  PENDAHULUAN</w:t>
            </w:r>
            <w:r w:rsidR="00236413" w:rsidRPr="00236413">
              <w:rPr>
                <w:webHidden/>
              </w:rPr>
              <w:tab/>
            </w:r>
            <w:r w:rsidR="00236413" w:rsidRPr="00236413">
              <w:rPr>
                <w:webHidden/>
              </w:rPr>
              <w:fldChar w:fldCharType="begin"/>
            </w:r>
            <w:r w:rsidR="00236413" w:rsidRPr="00236413">
              <w:rPr>
                <w:webHidden/>
              </w:rPr>
              <w:instrText xml:space="preserve"> PAGEREF _Toc141255439 \h </w:instrText>
            </w:r>
            <w:r w:rsidR="00236413" w:rsidRPr="00236413">
              <w:rPr>
                <w:webHidden/>
              </w:rPr>
            </w:r>
            <w:r w:rsidR="00236413" w:rsidRPr="00236413">
              <w:rPr>
                <w:webHidden/>
              </w:rPr>
              <w:fldChar w:fldCharType="separate"/>
            </w:r>
            <w:r w:rsidR="006D2678">
              <w:rPr>
                <w:webHidden/>
              </w:rPr>
              <w:t>1</w:t>
            </w:r>
            <w:r w:rsidR="00236413" w:rsidRPr="00236413">
              <w:rPr>
                <w:webHidden/>
              </w:rPr>
              <w:fldChar w:fldCharType="end"/>
            </w:r>
          </w:hyperlink>
        </w:p>
        <w:p w14:paraId="2E6A2A05" w14:textId="17B333FA"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0" w:history="1">
            <w:r w:rsidR="00236413" w:rsidRPr="00236413">
              <w:rPr>
                <w:rStyle w:val="Hyperlink"/>
                <w:rFonts w:ascii="Times New Roman" w:hAnsi="Times New Roman" w:cs="Times New Roman"/>
                <w:noProof/>
                <w:sz w:val="24"/>
                <w:szCs w:val="24"/>
              </w:rPr>
              <w:t>1.1 Latar Belakang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w:t>
            </w:r>
            <w:r w:rsidR="00236413" w:rsidRPr="00236413">
              <w:rPr>
                <w:rFonts w:ascii="Times New Roman" w:hAnsi="Times New Roman" w:cs="Times New Roman"/>
                <w:noProof/>
                <w:webHidden/>
                <w:sz w:val="24"/>
                <w:szCs w:val="24"/>
              </w:rPr>
              <w:fldChar w:fldCharType="end"/>
            </w:r>
          </w:hyperlink>
        </w:p>
        <w:p w14:paraId="39DAC5ED" w14:textId="6856EF32"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1" w:history="1">
            <w:r w:rsidR="00236413" w:rsidRPr="00236413">
              <w:rPr>
                <w:rStyle w:val="Hyperlink"/>
                <w:rFonts w:ascii="Times New Roman" w:hAnsi="Times New Roman" w:cs="Times New Roman"/>
                <w:noProof/>
                <w:sz w:val="24"/>
                <w:szCs w:val="24"/>
              </w:rPr>
              <w:t>1.2 Identifikasi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3</w:t>
            </w:r>
            <w:r w:rsidR="00236413" w:rsidRPr="00236413">
              <w:rPr>
                <w:rFonts w:ascii="Times New Roman" w:hAnsi="Times New Roman" w:cs="Times New Roman"/>
                <w:noProof/>
                <w:webHidden/>
                <w:sz w:val="24"/>
                <w:szCs w:val="24"/>
              </w:rPr>
              <w:fldChar w:fldCharType="end"/>
            </w:r>
          </w:hyperlink>
        </w:p>
        <w:p w14:paraId="18E7F336" w14:textId="6568D22D"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2" w:history="1">
            <w:r w:rsidR="00236413" w:rsidRPr="00236413">
              <w:rPr>
                <w:rStyle w:val="Hyperlink"/>
                <w:rFonts w:ascii="Times New Roman" w:hAnsi="Times New Roman" w:cs="Times New Roman"/>
                <w:noProof/>
                <w:sz w:val="24"/>
                <w:szCs w:val="24"/>
              </w:rPr>
              <w:t>1.3 Bata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4</w:t>
            </w:r>
            <w:r w:rsidR="00236413" w:rsidRPr="00236413">
              <w:rPr>
                <w:rFonts w:ascii="Times New Roman" w:hAnsi="Times New Roman" w:cs="Times New Roman"/>
                <w:noProof/>
                <w:webHidden/>
                <w:sz w:val="24"/>
                <w:szCs w:val="24"/>
              </w:rPr>
              <w:fldChar w:fldCharType="end"/>
            </w:r>
          </w:hyperlink>
        </w:p>
        <w:p w14:paraId="156A177E" w14:textId="0C3E2469"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3" w:history="1">
            <w:r w:rsidR="00236413" w:rsidRPr="00236413">
              <w:rPr>
                <w:rStyle w:val="Hyperlink"/>
                <w:rFonts w:ascii="Times New Roman" w:hAnsi="Times New Roman" w:cs="Times New Roman"/>
                <w:noProof/>
                <w:sz w:val="24"/>
                <w:szCs w:val="24"/>
              </w:rPr>
              <w:t>1.4 Perumu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2213EB15" w14:textId="090608C5"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4" w:history="1">
            <w:r w:rsidR="00236413" w:rsidRPr="00236413">
              <w:rPr>
                <w:rStyle w:val="Hyperlink"/>
                <w:rFonts w:ascii="Times New Roman" w:hAnsi="Times New Roman" w:cs="Times New Roman"/>
                <w:noProof/>
                <w:sz w:val="24"/>
                <w:szCs w:val="24"/>
              </w:rPr>
              <w:t>1.5  Tujuan Dan Manfaat Peneliti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712E41D8" w14:textId="424574BA"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5" w:history="1">
            <w:r w:rsidR="00236413" w:rsidRPr="00236413">
              <w:rPr>
                <w:rStyle w:val="Hyperlink"/>
                <w:rFonts w:ascii="Times New Roman" w:hAnsi="Times New Roman" w:cs="Times New Roman"/>
                <w:noProof/>
                <w:sz w:val="24"/>
                <w:szCs w:val="24"/>
              </w:rPr>
              <w:t>1.6  Sistematika Penulis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A0E4AC" w14:textId="5C67DAE6" w:rsidR="00236413" w:rsidRPr="00236413" w:rsidRDefault="00000000">
          <w:pPr>
            <w:pStyle w:val="TOC1"/>
            <w:rPr>
              <w:rFonts w:eastAsiaTheme="minorEastAsia"/>
              <w:b w:val="0"/>
              <w:bCs w:val="0"/>
              <w:kern w:val="2"/>
              <w14:ligatures w14:val="standardContextual"/>
            </w:rPr>
          </w:pPr>
          <w:hyperlink w:anchor="_Toc141255446" w:history="1">
            <w:r w:rsidR="00236413" w:rsidRPr="00236413">
              <w:rPr>
                <w:rStyle w:val="Hyperlink"/>
              </w:rPr>
              <w:t>BAB II  LANDASAN TEORI</w:t>
            </w:r>
            <w:r w:rsidR="00236413" w:rsidRPr="00236413">
              <w:rPr>
                <w:webHidden/>
              </w:rPr>
              <w:tab/>
            </w:r>
            <w:r w:rsidR="00236413" w:rsidRPr="00236413">
              <w:rPr>
                <w:webHidden/>
              </w:rPr>
              <w:fldChar w:fldCharType="begin"/>
            </w:r>
            <w:r w:rsidR="00236413" w:rsidRPr="00236413">
              <w:rPr>
                <w:webHidden/>
              </w:rPr>
              <w:instrText xml:space="preserve"> PAGEREF _Toc141255446 \h </w:instrText>
            </w:r>
            <w:r w:rsidR="00236413" w:rsidRPr="00236413">
              <w:rPr>
                <w:webHidden/>
              </w:rPr>
            </w:r>
            <w:r w:rsidR="00236413" w:rsidRPr="00236413">
              <w:rPr>
                <w:webHidden/>
              </w:rPr>
              <w:fldChar w:fldCharType="separate"/>
            </w:r>
            <w:r w:rsidR="006D2678">
              <w:rPr>
                <w:webHidden/>
              </w:rPr>
              <w:t>6</w:t>
            </w:r>
            <w:r w:rsidR="00236413" w:rsidRPr="00236413">
              <w:rPr>
                <w:webHidden/>
              </w:rPr>
              <w:fldChar w:fldCharType="end"/>
            </w:r>
          </w:hyperlink>
        </w:p>
        <w:p w14:paraId="35714EDC" w14:textId="60950DF3"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7" w:history="1">
            <w:r w:rsidR="00236413" w:rsidRPr="00236413">
              <w:rPr>
                <w:rStyle w:val="Hyperlink"/>
                <w:rFonts w:ascii="Times New Roman" w:hAnsi="Times New Roman" w:cs="Times New Roman"/>
                <w:noProof/>
                <w:sz w:val="24"/>
                <w:szCs w:val="24"/>
              </w:rPr>
              <w:t>2.1 Tinjauan Pustak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56EB267C" w14:textId="5F787084" w:rsidR="00236413" w:rsidRPr="00236413" w:rsidRDefault="00000000">
          <w:pPr>
            <w:pStyle w:val="TOC3"/>
            <w:tabs>
              <w:tab w:val="left" w:pos="1320"/>
              <w:tab w:val="right" w:leader="dot" w:pos="7928"/>
            </w:tabs>
            <w:rPr>
              <w:rFonts w:ascii="Times New Roman" w:eastAsiaTheme="minorEastAsia" w:hAnsi="Times New Roman" w:cs="Times New Roman"/>
              <w:noProof/>
              <w:kern w:val="2"/>
              <w:sz w:val="24"/>
              <w:szCs w:val="24"/>
              <w14:ligatures w14:val="standardContextual"/>
            </w:rPr>
          </w:pPr>
          <w:hyperlink w:anchor="_Toc141255448" w:history="1">
            <w:r w:rsidR="00236413" w:rsidRPr="00236413">
              <w:rPr>
                <w:rStyle w:val="Hyperlink"/>
                <w:rFonts w:ascii="Times New Roman" w:hAnsi="Times New Roman" w:cs="Times New Roman"/>
                <w:noProof/>
                <w:sz w:val="24"/>
                <w:szCs w:val="24"/>
              </w:rPr>
              <w:t xml:space="preserve">2.1.1 </w:t>
            </w:r>
            <w:r w:rsidR="00236413" w:rsidRPr="00236413">
              <w:rPr>
                <w:rFonts w:ascii="Times New Roman" w:eastAsiaTheme="minorEastAsia" w:hAnsi="Times New Roman" w:cs="Times New Roman"/>
                <w:noProof/>
                <w:kern w:val="2"/>
                <w:sz w:val="24"/>
                <w:szCs w:val="24"/>
                <w14:ligatures w14:val="standardContextual"/>
              </w:rPr>
              <w:tab/>
            </w:r>
            <w:r w:rsidR="00236413" w:rsidRPr="00236413">
              <w:rPr>
                <w:rStyle w:val="Hyperlink"/>
                <w:rFonts w:ascii="Times New Roman" w:hAnsi="Times New Roman" w:cs="Times New Roman"/>
                <w:noProof/>
                <w:sz w:val="24"/>
                <w:szCs w:val="24"/>
              </w:rPr>
              <w:t>Sistem</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3057B7" w14:textId="40DD8B61"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49" w:history="1">
            <w:r w:rsidR="00236413" w:rsidRPr="00236413">
              <w:rPr>
                <w:rStyle w:val="Hyperlink"/>
                <w:rFonts w:ascii="Times New Roman" w:hAnsi="Times New Roman" w:cs="Times New Roman"/>
                <w:noProof/>
                <w:sz w:val="24"/>
                <w:szCs w:val="24"/>
              </w:rPr>
              <w:t>2.1.2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7</w:t>
            </w:r>
            <w:r w:rsidR="00236413" w:rsidRPr="00236413">
              <w:rPr>
                <w:rFonts w:ascii="Times New Roman" w:hAnsi="Times New Roman" w:cs="Times New Roman"/>
                <w:noProof/>
                <w:webHidden/>
                <w:sz w:val="24"/>
                <w:szCs w:val="24"/>
              </w:rPr>
              <w:fldChar w:fldCharType="end"/>
            </w:r>
          </w:hyperlink>
        </w:p>
        <w:p w14:paraId="57A1B3D6" w14:textId="38769D3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0" w:history="1">
            <w:r w:rsidR="00236413" w:rsidRPr="00236413">
              <w:rPr>
                <w:rStyle w:val="Hyperlink"/>
                <w:rFonts w:ascii="Times New Roman" w:hAnsi="Times New Roman" w:cs="Times New Roman"/>
                <w:noProof/>
                <w:sz w:val="24"/>
                <w:szCs w:val="24"/>
              </w:rPr>
              <w:t>2.1.3 Sistem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717D06F6" w14:textId="31FE7B7C"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1" w:history="1">
            <w:r w:rsidR="00236413" w:rsidRPr="00236413">
              <w:rPr>
                <w:rStyle w:val="Hyperlink"/>
                <w:rFonts w:ascii="Times New Roman" w:hAnsi="Times New Roman" w:cs="Times New Roman"/>
                <w:noProof/>
                <w:sz w:val="24"/>
                <w:szCs w:val="24"/>
              </w:rPr>
              <w:t>2.1.4 Sistem Informasi Pendafta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6480EC9F" w14:textId="05FBA59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2" w:history="1">
            <w:r w:rsidR="00236413" w:rsidRPr="00236413">
              <w:rPr>
                <w:rStyle w:val="Hyperlink"/>
                <w:rFonts w:ascii="Times New Roman" w:hAnsi="Times New Roman" w:cs="Times New Roman"/>
                <w:noProof/>
                <w:sz w:val="24"/>
                <w:szCs w:val="24"/>
              </w:rPr>
              <w:t xml:space="preserve">2.1.5 </w:t>
            </w:r>
            <w:r w:rsidR="00236413" w:rsidRPr="00236413">
              <w:rPr>
                <w:rStyle w:val="Hyperlink"/>
                <w:rFonts w:ascii="Times New Roman" w:hAnsi="Times New Roman" w:cs="Times New Roman"/>
                <w:i/>
                <w:iCs/>
                <w:noProof/>
                <w:sz w:val="24"/>
                <w:szCs w:val="24"/>
              </w:rPr>
              <w:t>Website</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9</w:t>
            </w:r>
            <w:r w:rsidR="00236413" w:rsidRPr="00236413">
              <w:rPr>
                <w:rFonts w:ascii="Times New Roman" w:hAnsi="Times New Roman" w:cs="Times New Roman"/>
                <w:noProof/>
                <w:webHidden/>
                <w:sz w:val="24"/>
                <w:szCs w:val="24"/>
              </w:rPr>
              <w:fldChar w:fldCharType="end"/>
            </w:r>
          </w:hyperlink>
        </w:p>
        <w:p w14:paraId="41028746" w14:textId="64DC7EE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3" w:history="1">
            <w:r w:rsidR="00236413" w:rsidRPr="00236413">
              <w:rPr>
                <w:rStyle w:val="Hyperlink"/>
                <w:rFonts w:ascii="Times New Roman" w:hAnsi="Times New Roman" w:cs="Times New Roman"/>
                <w:noProof/>
                <w:sz w:val="24"/>
                <w:szCs w:val="24"/>
              </w:rPr>
              <w:t xml:space="preserve">2.1.6 </w:t>
            </w:r>
            <w:r w:rsidR="00236413" w:rsidRPr="00236413">
              <w:rPr>
                <w:rStyle w:val="Hyperlink"/>
                <w:rFonts w:ascii="Times New Roman" w:hAnsi="Times New Roman" w:cs="Times New Roman"/>
                <w:i/>
                <w:iCs/>
                <w:noProof/>
                <w:sz w:val="24"/>
                <w:szCs w:val="24"/>
              </w:rPr>
              <w:t>Hyper Text Markup Language (HT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0</w:t>
            </w:r>
            <w:r w:rsidR="00236413" w:rsidRPr="00236413">
              <w:rPr>
                <w:rFonts w:ascii="Times New Roman" w:hAnsi="Times New Roman" w:cs="Times New Roman"/>
                <w:noProof/>
                <w:webHidden/>
                <w:sz w:val="24"/>
                <w:szCs w:val="24"/>
              </w:rPr>
              <w:fldChar w:fldCharType="end"/>
            </w:r>
          </w:hyperlink>
        </w:p>
        <w:p w14:paraId="190C5768" w14:textId="78FF42D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4" w:history="1">
            <w:r w:rsidR="00236413" w:rsidRPr="00236413">
              <w:rPr>
                <w:rStyle w:val="Hyperlink"/>
                <w:rFonts w:ascii="Times New Roman" w:hAnsi="Times New Roman" w:cs="Times New Roman"/>
                <w:noProof/>
                <w:sz w:val="24"/>
                <w:szCs w:val="24"/>
              </w:rPr>
              <w:t xml:space="preserve">2.1.7 </w:t>
            </w:r>
            <w:r w:rsidR="00236413" w:rsidRPr="00236413">
              <w:rPr>
                <w:rStyle w:val="Hyperlink"/>
                <w:rFonts w:ascii="Times New Roman" w:hAnsi="Times New Roman" w:cs="Times New Roman"/>
                <w:i/>
                <w:iCs/>
                <w:noProof/>
                <w:sz w:val="24"/>
                <w:szCs w:val="24"/>
              </w:rPr>
              <w:t>PH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0981F57F" w14:textId="55FFE7F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5" w:history="1">
            <w:r w:rsidR="00236413" w:rsidRPr="00236413">
              <w:rPr>
                <w:rStyle w:val="Hyperlink"/>
                <w:rFonts w:ascii="Times New Roman" w:hAnsi="Times New Roman" w:cs="Times New Roman"/>
                <w:noProof/>
                <w:sz w:val="24"/>
                <w:szCs w:val="24"/>
              </w:rPr>
              <w:t xml:space="preserve">2.1.8 </w:t>
            </w:r>
            <w:r w:rsidR="00236413" w:rsidRPr="00236413">
              <w:rPr>
                <w:rStyle w:val="Hyperlink"/>
                <w:rFonts w:ascii="Times New Roman" w:hAnsi="Times New Roman" w:cs="Times New Roman"/>
                <w:i/>
                <w:iCs/>
                <w:noProof/>
                <w:sz w:val="24"/>
                <w:szCs w:val="24"/>
              </w:rPr>
              <w:t>Bootstra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59B3ABE7" w14:textId="14CC0E8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6" w:history="1">
            <w:r w:rsidR="00236413" w:rsidRPr="00236413">
              <w:rPr>
                <w:rStyle w:val="Hyperlink"/>
                <w:rFonts w:ascii="Times New Roman" w:hAnsi="Times New Roman" w:cs="Times New Roman"/>
                <w:noProof/>
                <w:sz w:val="24"/>
                <w:szCs w:val="24"/>
              </w:rPr>
              <w:t>2.1.9 Basis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2</w:t>
            </w:r>
            <w:r w:rsidR="00236413" w:rsidRPr="00236413">
              <w:rPr>
                <w:rFonts w:ascii="Times New Roman" w:hAnsi="Times New Roman" w:cs="Times New Roman"/>
                <w:noProof/>
                <w:webHidden/>
                <w:sz w:val="24"/>
                <w:szCs w:val="24"/>
              </w:rPr>
              <w:fldChar w:fldCharType="end"/>
            </w:r>
          </w:hyperlink>
        </w:p>
        <w:p w14:paraId="5CD6A18C" w14:textId="2CF993DE"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7" w:history="1">
            <w:r w:rsidR="00236413" w:rsidRPr="00236413">
              <w:rPr>
                <w:rStyle w:val="Hyperlink"/>
                <w:rFonts w:ascii="Times New Roman" w:hAnsi="Times New Roman" w:cs="Times New Roman"/>
                <w:noProof/>
                <w:sz w:val="24"/>
                <w:szCs w:val="24"/>
              </w:rPr>
              <w:t>2.1.10 Larave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3</w:t>
            </w:r>
            <w:r w:rsidR="00236413" w:rsidRPr="00236413">
              <w:rPr>
                <w:rFonts w:ascii="Times New Roman" w:hAnsi="Times New Roman" w:cs="Times New Roman"/>
                <w:noProof/>
                <w:webHidden/>
                <w:sz w:val="24"/>
                <w:szCs w:val="24"/>
              </w:rPr>
              <w:fldChar w:fldCharType="end"/>
            </w:r>
          </w:hyperlink>
        </w:p>
        <w:p w14:paraId="31004F87" w14:textId="1270D6D8"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8" w:history="1">
            <w:r w:rsidR="00236413" w:rsidRPr="00236413">
              <w:rPr>
                <w:rStyle w:val="Hyperlink"/>
                <w:rFonts w:ascii="Times New Roman" w:hAnsi="Times New Roman" w:cs="Times New Roman"/>
                <w:noProof/>
                <w:sz w:val="24"/>
                <w:szCs w:val="24"/>
              </w:rPr>
              <w:t>2.1.11 ERD (</w:t>
            </w:r>
            <w:r w:rsidR="00236413" w:rsidRPr="00236413">
              <w:rPr>
                <w:rStyle w:val="Hyperlink"/>
                <w:rFonts w:ascii="Times New Roman" w:hAnsi="Times New Roman" w:cs="Times New Roman"/>
                <w:i/>
                <w:iCs/>
                <w:noProof/>
                <w:sz w:val="24"/>
                <w:szCs w:val="24"/>
              </w:rPr>
              <w:t>Entity Relationship Diagram</w:t>
            </w:r>
            <w:r w:rsidR="00236413" w:rsidRPr="00236413">
              <w:rPr>
                <w:rStyle w:val="Hyperlink"/>
                <w:rFonts w:ascii="Times New Roman" w:hAnsi="Times New Roman" w:cs="Times New Roman"/>
                <w:noProof/>
                <w:sz w:val="24"/>
                <w:szCs w:val="24"/>
              </w:rPr>
              <w: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73F7B572" w14:textId="1D89CA2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9" w:history="1">
            <w:r w:rsidR="00236413" w:rsidRPr="00236413">
              <w:rPr>
                <w:rStyle w:val="Hyperlink"/>
                <w:rFonts w:ascii="Times New Roman" w:hAnsi="Times New Roman" w:cs="Times New Roman"/>
                <w:noProof/>
                <w:sz w:val="24"/>
                <w:szCs w:val="24"/>
              </w:rPr>
              <w:t>2.1.12 Normalis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00F8DA97" w14:textId="432E98E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0" w:history="1">
            <w:r w:rsidR="00236413" w:rsidRPr="00236413">
              <w:rPr>
                <w:rStyle w:val="Hyperlink"/>
                <w:rFonts w:ascii="Times New Roman" w:hAnsi="Times New Roman" w:cs="Times New Roman"/>
                <w:noProof/>
                <w:sz w:val="24"/>
                <w:szCs w:val="24"/>
              </w:rPr>
              <w:t xml:space="preserve">2.1.13 </w:t>
            </w:r>
            <w:r w:rsidR="00236413" w:rsidRPr="00236413">
              <w:rPr>
                <w:rStyle w:val="Hyperlink"/>
                <w:rFonts w:ascii="Times New Roman" w:hAnsi="Times New Roman" w:cs="Times New Roman"/>
                <w:i/>
                <w:iCs/>
                <w:noProof/>
                <w:sz w:val="24"/>
                <w:szCs w:val="24"/>
              </w:rPr>
              <w:t>Unified Modeling Language (U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65E69637" w14:textId="07D90D2C"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1" w:history="1">
            <w:r w:rsidR="00236413" w:rsidRPr="00236413">
              <w:rPr>
                <w:rStyle w:val="Hyperlink"/>
                <w:rFonts w:ascii="Times New Roman" w:hAnsi="Times New Roman" w:cs="Times New Roman"/>
                <w:noProof/>
                <w:sz w:val="24"/>
                <w:szCs w:val="24"/>
              </w:rPr>
              <w:t xml:space="preserve">2.1.14 </w:t>
            </w:r>
            <w:r w:rsidR="00236413" w:rsidRPr="00236413">
              <w:rPr>
                <w:rStyle w:val="Hyperlink"/>
                <w:rFonts w:ascii="Times New Roman" w:hAnsi="Times New Roman" w:cs="Times New Roman"/>
                <w:i/>
                <w:iCs/>
                <w:noProof/>
                <w:sz w:val="24"/>
                <w:szCs w:val="24"/>
              </w:rPr>
              <w:t>MySQ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5A1DA122" w14:textId="66FC8EE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2" w:history="1">
            <w:r w:rsidR="00236413" w:rsidRPr="00236413">
              <w:rPr>
                <w:rStyle w:val="Hyperlink"/>
                <w:rFonts w:ascii="Times New Roman" w:hAnsi="Times New Roman" w:cs="Times New Roman"/>
                <w:noProof/>
                <w:sz w:val="24"/>
                <w:szCs w:val="24"/>
              </w:rPr>
              <w:t xml:space="preserve">2.1.15 </w:t>
            </w:r>
            <w:r w:rsidR="00236413" w:rsidRPr="00236413">
              <w:rPr>
                <w:rStyle w:val="Hyperlink"/>
                <w:rFonts w:ascii="Times New Roman" w:hAnsi="Times New Roman" w:cs="Times New Roman"/>
                <w:i/>
                <w:iCs/>
                <w:noProof/>
                <w:sz w:val="24"/>
                <w:szCs w:val="24"/>
              </w:rPr>
              <w:t>Larago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19</w:t>
            </w:r>
            <w:r w:rsidR="00236413" w:rsidRPr="00236413">
              <w:rPr>
                <w:rFonts w:ascii="Times New Roman" w:hAnsi="Times New Roman" w:cs="Times New Roman"/>
                <w:noProof/>
                <w:webHidden/>
                <w:sz w:val="24"/>
                <w:szCs w:val="24"/>
              </w:rPr>
              <w:fldChar w:fldCharType="end"/>
            </w:r>
          </w:hyperlink>
        </w:p>
        <w:p w14:paraId="3DBB82E6" w14:textId="6662988A"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3" w:history="1">
            <w:r w:rsidR="00236413" w:rsidRPr="00236413">
              <w:rPr>
                <w:rStyle w:val="Hyperlink"/>
                <w:rFonts w:ascii="Times New Roman" w:hAnsi="Times New Roman" w:cs="Times New Roman"/>
                <w:noProof/>
                <w:sz w:val="24"/>
                <w:szCs w:val="24"/>
              </w:rPr>
              <w:t xml:space="preserve">2.1.16 </w:t>
            </w:r>
            <w:r w:rsidR="00236413" w:rsidRPr="00236413">
              <w:rPr>
                <w:rStyle w:val="Hyperlink"/>
                <w:rFonts w:ascii="Times New Roman" w:hAnsi="Times New Roman" w:cs="Times New Roman"/>
                <w:i/>
                <w:iCs/>
                <w:noProof/>
                <w:sz w:val="24"/>
                <w:szCs w:val="24"/>
              </w:rPr>
              <w:t>SWO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D997A75" w14:textId="081C845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4" w:history="1">
            <w:r w:rsidR="00236413" w:rsidRPr="00236413">
              <w:rPr>
                <w:rStyle w:val="Hyperlink"/>
                <w:rFonts w:ascii="Times New Roman" w:hAnsi="Times New Roman" w:cs="Times New Roman"/>
                <w:noProof/>
                <w:sz w:val="24"/>
                <w:szCs w:val="24"/>
              </w:rPr>
              <w:t xml:space="preserve">2.1.17 </w:t>
            </w:r>
            <w:r w:rsidR="00236413" w:rsidRPr="00236413">
              <w:rPr>
                <w:rStyle w:val="Hyperlink"/>
                <w:rFonts w:ascii="Times New Roman" w:hAnsi="Times New Roman" w:cs="Times New Roman"/>
                <w:i/>
                <w:iCs/>
                <w:noProof/>
                <w:sz w:val="24"/>
                <w:szCs w:val="24"/>
              </w:rPr>
              <w:t>Blackbox</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63FBD097" w14:textId="2D3E051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5" w:history="1">
            <w:r w:rsidR="00236413" w:rsidRPr="00236413">
              <w:rPr>
                <w:rStyle w:val="Hyperlink"/>
                <w:rFonts w:ascii="Times New Roman" w:hAnsi="Times New Roman" w:cs="Times New Roman"/>
                <w:noProof/>
                <w:sz w:val="24"/>
                <w:szCs w:val="24"/>
              </w:rPr>
              <w:t>2.1.18 Pengujian Be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2</w:t>
            </w:r>
            <w:r w:rsidR="00236413" w:rsidRPr="00236413">
              <w:rPr>
                <w:rFonts w:ascii="Times New Roman" w:hAnsi="Times New Roman" w:cs="Times New Roman"/>
                <w:noProof/>
                <w:webHidden/>
                <w:sz w:val="24"/>
                <w:szCs w:val="24"/>
              </w:rPr>
              <w:fldChar w:fldCharType="end"/>
            </w:r>
          </w:hyperlink>
        </w:p>
        <w:p w14:paraId="4E7E14E2" w14:textId="524F37C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6" w:history="1">
            <w:r w:rsidR="00236413" w:rsidRPr="00236413">
              <w:rPr>
                <w:rStyle w:val="Hyperlink"/>
                <w:rFonts w:ascii="Times New Roman" w:hAnsi="Times New Roman" w:cs="Times New Roman"/>
                <w:noProof/>
                <w:sz w:val="24"/>
                <w:szCs w:val="24"/>
              </w:rPr>
              <w:t>2.1.19 Pengujian Alf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55F40EBF" w14:textId="0BF4C003"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7" w:history="1">
            <w:r w:rsidR="00236413" w:rsidRPr="00236413">
              <w:rPr>
                <w:rStyle w:val="Hyperlink"/>
                <w:rFonts w:ascii="Times New Roman" w:hAnsi="Times New Roman" w:cs="Times New Roman"/>
                <w:noProof/>
                <w:sz w:val="24"/>
                <w:szCs w:val="24"/>
              </w:rPr>
              <w:t>2.2 Penelitian Terkai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EE69DC4" w14:textId="36D72197" w:rsidR="00236413" w:rsidRPr="00236413" w:rsidRDefault="00000000">
          <w:pPr>
            <w:pStyle w:val="TOC1"/>
            <w:rPr>
              <w:rFonts w:eastAsiaTheme="minorEastAsia"/>
              <w:b w:val="0"/>
              <w:bCs w:val="0"/>
              <w:kern w:val="2"/>
              <w14:ligatures w14:val="standardContextual"/>
            </w:rPr>
          </w:pPr>
          <w:hyperlink w:anchor="_Toc141255468" w:history="1">
            <w:r w:rsidR="00236413" w:rsidRPr="00236413">
              <w:rPr>
                <w:rStyle w:val="Hyperlink"/>
              </w:rPr>
              <w:t>BAB III  METODOLOGI PENELITIAN</w:t>
            </w:r>
            <w:r w:rsidR="00236413" w:rsidRPr="00236413">
              <w:rPr>
                <w:webHidden/>
              </w:rPr>
              <w:tab/>
            </w:r>
            <w:r w:rsidR="00236413" w:rsidRPr="00236413">
              <w:rPr>
                <w:webHidden/>
              </w:rPr>
              <w:fldChar w:fldCharType="begin"/>
            </w:r>
            <w:r w:rsidR="00236413" w:rsidRPr="00236413">
              <w:rPr>
                <w:webHidden/>
              </w:rPr>
              <w:instrText xml:space="preserve"> PAGEREF _Toc141255468 \h </w:instrText>
            </w:r>
            <w:r w:rsidR="00236413" w:rsidRPr="00236413">
              <w:rPr>
                <w:webHidden/>
              </w:rPr>
            </w:r>
            <w:r w:rsidR="00236413" w:rsidRPr="00236413">
              <w:rPr>
                <w:webHidden/>
              </w:rPr>
              <w:fldChar w:fldCharType="separate"/>
            </w:r>
            <w:r w:rsidR="006D2678">
              <w:rPr>
                <w:webHidden/>
              </w:rPr>
              <w:t>20</w:t>
            </w:r>
            <w:r w:rsidR="00236413" w:rsidRPr="00236413">
              <w:rPr>
                <w:webHidden/>
              </w:rPr>
              <w:fldChar w:fldCharType="end"/>
            </w:r>
          </w:hyperlink>
        </w:p>
        <w:p w14:paraId="403F1CA7" w14:textId="3C727914"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9" w:history="1">
            <w:r w:rsidR="00236413" w:rsidRPr="00236413">
              <w:rPr>
                <w:rStyle w:val="Hyperlink"/>
                <w:rFonts w:ascii="Times New Roman" w:hAnsi="Times New Roman" w:cs="Times New Roman"/>
                <w:noProof/>
                <w:sz w:val="24"/>
                <w:szCs w:val="24"/>
              </w:rPr>
              <w:t>3.1 Teknik Pengumpulan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03B1233" w14:textId="08F1427C"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0" w:history="1">
            <w:r w:rsidR="00236413" w:rsidRPr="00236413">
              <w:rPr>
                <w:rStyle w:val="Hyperlink"/>
                <w:rFonts w:ascii="Times New Roman" w:hAnsi="Times New Roman" w:cs="Times New Roman"/>
                <w:noProof/>
                <w:sz w:val="24"/>
                <w:szCs w:val="24"/>
              </w:rPr>
              <w:t>3.2 Model Pengembang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05361F13" w14:textId="7DEA029A"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1" w:history="1">
            <w:r w:rsidR="00236413" w:rsidRPr="00236413">
              <w:rPr>
                <w:rStyle w:val="Hyperlink"/>
                <w:rFonts w:ascii="Times New Roman" w:hAnsi="Times New Roman" w:cs="Times New Roman"/>
                <w:noProof/>
                <w:sz w:val="24"/>
                <w:szCs w:val="24"/>
              </w:rPr>
              <w:t>3.3 Kerangka Pemiki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D2678">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852C8A3" w14:textId="71F946ED" w:rsidR="00236413" w:rsidRPr="00236413" w:rsidRDefault="00000000">
          <w:pPr>
            <w:pStyle w:val="TOC1"/>
            <w:rPr>
              <w:rFonts w:eastAsiaTheme="minorEastAsia"/>
              <w:b w:val="0"/>
              <w:bCs w:val="0"/>
              <w:kern w:val="2"/>
              <w14:ligatures w14:val="standardContextual"/>
            </w:rPr>
          </w:pPr>
          <w:hyperlink w:anchor="_Toc141255472" w:history="1">
            <w:r w:rsidR="00236413" w:rsidRPr="00236413">
              <w:rPr>
                <w:rStyle w:val="Hyperlink"/>
              </w:rPr>
              <w:t>DAFTAR PUSTAKA</w:t>
            </w:r>
            <w:r w:rsidR="00236413" w:rsidRPr="00236413">
              <w:rPr>
                <w:webHidden/>
              </w:rPr>
              <w:tab/>
            </w:r>
            <w:r w:rsidR="00236413" w:rsidRPr="00236413">
              <w:rPr>
                <w:webHidden/>
              </w:rPr>
              <w:fldChar w:fldCharType="begin"/>
            </w:r>
            <w:r w:rsidR="00236413" w:rsidRPr="00236413">
              <w:rPr>
                <w:webHidden/>
              </w:rPr>
              <w:instrText xml:space="preserve"> PAGEREF _Toc141255472 \h </w:instrText>
            </w:r>
            <w:r w:rsidR="00236413" w:rsidRPr="00236413">
              <w:rPr>
                <w:webHidden/>
              </w:rPr>
            </w:r>
            <w:r w:rsidR="00236413" w:rsidRPr="00236413">
              <w:rPr>
                <w:webHidden/>
              </w:rPr>
              <w:fldChar w:fldCharType="separate"/>
            </w:r>
            <w:r w:rsidR="006D2678">
              <w:rPr>
                <w:webHidden/>
              </w:rPr>
              <w:t>27</w:t>
            </w:r>
            <w:r w:rsidR="00236413" w:rsidRPr="00236413">
              <w:rPr>
                <w:webHidden/>
              </w:rPr>
              <w:fldChar w:fldCharType="end"/>
            </w:r>
          </w:hyperlink>
        </w:p>
        <w:p w14:paraId="3A548C22" w14:textId="6AE7D98C" w:rsidR="006457D0" w:rsidRPr="00236413" w:rsidRDefault="00257463" w:rsidP="006457D0">
          <w:pPr>
            <w:spacing w:line="360" w:lineRule="auto"/>
            <w:jc w:val="both"/>
            <w:rPr>
              <w:rFonts w:ascii="Times New Roman" w:hAnsi="Times New Roman" w:cs="Times New Roman"/>
              <w:b/>
              <w:bCs/>
              <w:noProof/>
              <w:sz w:val="24"/>
              <w:szCs w:val="24"/>
            </w:rPr>
          </w:pPr>
          <w:r w:rsidRPr="00236413">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rsidRPr="00236413">
        <w:rPr>
          <w:rFonts w:ascii="Times New Roman" w:hAnsi="Times New Roman" w:cs="Times New Roman"/>
          <w:sz w:val="24"/>
          <w:szCs w:val="24"/>
        </w:rPr>
        <w:br w:type="page"/>
      </w:r>
    </w:p>
    <w:p w14:paraId="024682C9" w14:textId="48A481E6" w:rsidR="001E5F39" w:rsidRDefault="001E5F39" w:rsidP="00F921B8">
      <w:pPr>
        <w:pStyle w:val="Heading1"/>
      </w:pPr>
      <w:bookmarkStart w:id="3" w:name="_Toc141255439"/>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41255440"/>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41255441"/>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3D6FB19C" w:rsidR="005708E8" w:rsidRDefault="00FE5FDA">
      <w:pPr>
        <w:pStyle w:val="ListParagraph"/>
        <w:numPr>
          <w:ilvl w:val="0"/>
          <w:numId w:val="4"/>
        </w:numPr>
        <w:spacing w:after="160"/>
        <w:ind w:left="426" w:hanging="426"/>
        <w:rPr>
          <w:rFonts w:cs="Times New Roman"/>
          <w:noProof/>
          <w:szCs w:val="24"/>
        </w:rPr>
      </w:pPr>
      <w:r>
        <w:rPr>
          <w:rFonts w:cs="Times New Roman"/>
          <w:szCs w:val="24"/>
        </w:rPr>
        <w:lastRenderedPageBreak/>
        <w:t>Proses pendaftaran calon siswa dilakukan secara manual</w:t>
      </w:r>
      <w:r w:rsidR="00537214">
        <w:rPr>
          <w:rFonts w:cs="Times New Roman"/>
          <w:szCs w:val="24"/>
        </w:rPr>
        <w:t>, sehingga mengakibatkan kurang efisiennya penggunaan waktu, tempat, biaya maupun tenaga</w:t>
      </w:r>
      <w:r w:rsidR="00161BD0">
        <w:rPr>
          <w:rFonts w:cs="Times New Roman"/>
          <w:szCs w:val="24"/>
        </w:rPr>
        <w:t xml:space="preserve"> dalam proses pendaftaran calon siswa</w:t>
      </w:r>
      <w:r w:rsidR="00537214">
        <w:rPr>
          <w:rFonts w:cs="Times New Roman"/>
          <w:szCs w:val="24"/>
        </w:rPr>
        <w:t>.</w:t>
      </w:r>
    </w:p>
    <w:p w14:paraId="6888681A" w14:textId="616E24A9" w:rsidR="005708E8" w:rsidRDefault="00EF629A">
      <w:pPr>
        <w:pStyle w:val="ListParagraph"/>
        <w:numPr>
          <w:ilvl w:val="0"/>
          <w:numId w:val="4"/>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r w:rsidR="001460E8">
        <w:rPr>
          <w:rFonts w:cs="Times New Roman"/>
          <w:noProof/>
          <w:szCs w:val="24"/>
        </w:rPr>
        <w:t>, sehingga membuat calon siswa menjadi kurang tertarik</w:t>
      </w:r>
      <w:r w:rsidR="005E228A">
        <w:rPr>
          <w:rFonts w:cs="Times New Roman"/>
          <w:noProof/>
          <w:szCs w:val="24"/>
        </w:rPr>
        <w:t xml:space="preserve"> untuk mendaftar di PKBM Bina Sejahtera Karawang</w:t>
      </w:r>
      <w:r w:rsidR="00B53365">
        <w:rPr>
          <w:rFonts w:cs="Times New Roman"/>
          <w:noProof/>
          <w:szCs w:val="24"/>
        </w:rPr>
        <w:t>.</w:t>
      </w:r>
    </w:p>
    <w:p w14:paraId="657F2C08" w14:textId="1C92F3BA" w:rsidR="00D55DCE" w:rsidRDefault="00D55DCE">
      <w:pPr>
        <w:pStyle w:val="ListParagraph"/>
        <w:numPr>
          <w:ilvl w:val="0"/>
          <w:numId w:val="4"/>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41255442"/>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pPr>
        <w:pStyle w:val="ListParagraph"/>
        <w:numPr>
          <w:ilvl w:val="0"/>
          <w:numId w:val="5"/>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pPr>
        <w:pStyle w:val="ListParagraph"/>
        <w:numPr>
          <w:ilvl w:val="0"/>
          <w:numId w:val="5"/>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pPr>
        <w:pStyle w:val="ListParagraph"/>
        <w:numPr>
          <w:ilvl w:val="0"/>
          <w:numId w:val="5"/>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41255443"/>
      <w:r>
        <w:lastRenderedPageBreak/>
        <w:t>1.4 Perumusan Masalah</w:t>
      </w:r>
      <w:bookmarkEnd w:id="7"/>
    </w:p>
    <w:p w14:paraId="18473204" w14:textId="3C1274E2" w:rsidR="00A05567" w:rsidRDefault="008B3B8C" w:rsidP="00832D94">
      <w:pPr>
        <w:pStyle w:val="ListParagraph"/>
        <w:ind w:left="0" w:firstLine="426"/>
      </w:pPr>
      <w:r>
        <w:t xml:space="preserve">Berdasarkan </w:t>
      </w:r>
      <w:r w:rsidR="004D0483">
        <w:t>identifikasi masalah</w:t>
      </w:r>
      <w:r>
        <w:t xml:space="preserve"> diatas maka rumusan masalah dalam penelitian ini</w:t>
      </w:r>
      <w:r w:rsidR="00A05567">
        <w:t xml:space="preserve"> antara lain:</w:t>
      </w:r>
    </w:p>
    <w:p w14:paraId="2B3600A7" w14:textId="7651CD43" w:rsidR="00EF638C" w:rsidRDefault="00EF638C">
      <w:pPr>
        <w:pStyle w:val="ListParagraph"/>
        <w:numPr>
          <w:ilvl w:val="0"/>
          <w:numId w:val="1"/>
        </w:numPr>
        <w:ind w:left="426" w:hanging="426"/>
      </w:pPr>
      <w:r>
        <w:t xml:space="preserve">Bagaimana </w:t>
      </w:r>
      <w:r w:rsidR="00E220D9">
        <w:t xml:space="preserve">membangun sistem </w:t>
      </w:r>
      <w:r w:rsidR="008C0249">
        <w:t>agar calon siswa dapat melakukan proses pendaftaran secara efisien dalam penggunaan waktu, tempat, biaya maupun tenaga</w:t>
      </w:r>
      <w:r>
        <w:t>?</w:t>
      </w:r>
    </w:p>
    <w:p w14:paraId="4D1C5DD1" w14:textId="5CA6E608" w:rsidR="007831D9" w:rsidRDefault="00832D94">
      <w:pPr>
        <w:pStyle w:val="ListParagraph"/>
        <w:numPr>
          <w:ilvl w:val="0"/>
          <w:numId w:val="1"/>
        </w:numPr>
        <w:ind w:left="426" w:hanging="426"/>
      </w:pPr>
      <w:r>
        <w:t>Bagaimana</w:t>
      </w:r>
      <w:r w:rsidR="00170F10">
        <w:t xml:space="preserve"> membangun sistem yang dapat menampilkan informasi secara jelas mengenai program pendidikan, jadwal pendaftaran dan proses pendaftaran</w:t>
      </w:r>
      <w:r w:rsidR="008B3B8C">
        <w:t>?</w:t>
      </w:r>
    </w:p>
    <w:p w14:paraId="3E8C97AB" w14:textId="005C0FBA" w:rsidR="00F41A2A" w:rsidRDefault="00F41A2A">
      <w:pPr>
        <w:pStyle w:val="ListParagraph"/>
        <w:numPr>
          <w:ilvl w:val="0"/>
          <w:numId w:val="1"/>
        </w:numPr>
        <w:ind w:left="426" w:hanging="426"/>
      </w:pPr>
      <w:r>
        <w:t>Bagaimana</w:t>
      </w:r>
      <w:r w:rsidR="00D55DCE">
        <w:t xml:space="preserve"> </w:t>
      </w:r>
      <w:r w:rsidR="00986E21">
        <w:t>merancang sebuah sistem yang dapat melakukan pencatatan data calon siswa pada suatu basis data</w:t>
      </w:r>
      <w:r w:rsidR="00D55DCE">
        <w:t>?</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41255444"/>
      <w:r>
        <w:t xml:space="preserve">1.5 </w:t>
      </w:r>
      <w:r w:rsidR="00673586">
        <w:t xml:space="preserve"> </w:t>
      </w:r>
      <w:r w:rsidRPr="008B3B8C">
        <w:t>Tujuan Dan Manfaat Penelitian</w:t>
      </w:r>
      <w:bookmarkEnd w:id="8"/>
    </w:p>
    <w:p w14:paraId="2A803559" w14:textId="37489939" w:rsidR="003C7AE9" w:rsidRPr="00E83972" w:rsidRDefault="003C7AE9">
      <w:pPr>
        <w:pStyle w:val="ListParagraph"/>
        <w:numPr>
          <w:ilvl w:val="0"/>
          <w:numId w:val="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pPr>
        <w:pStyle w:val="ListParagraph"/>
        <w:numPr>
          <w:ilvl w:val="0"/>
          <w:numId w:val="2"/>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pPr>
        <w:pStyle w:val="ListParagraph"/>
        <w:numPr>
          <w:ilvl w:val="0"/>
          <w:numId w:val="2"/>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pPr>
        <w:pStyle w:val="ListParagraph"/>
        <w:numPr>
          <w:ilvl w:val="0"/>
          <w:numId w:val="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pPr>
        <w:pStyle w:val="ListParagraph"/>
        <w:numPr>
          <w:ilvl w:val="0"/>
          <w:numId w:val="7"/>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lastRenderedPageBreak/>
        <w:t>Penelitian ini memberikan pengalaman serta ilmu yang bermanfaat terkait dengan analisis permasalah di Lembaga Pendidikan, menciptakan solusi serta mengimplementasikan solusi tersebut untuk mengatasi permasalahan yang ada. Selain itu, manfaat yang diperoleh dapat mengembangkan kemampuan untuk merancang sistem informasi yang dapat diimplementasikan di dunia nyata.</w:t>
      </w:r>
    </w:p>
    <w:p w14:paraId="15F2038E" w14:textId="7D63C246" w:rsidR="00386056" w:rsidRDefault="00386056">
      <w:pPr>
        <w:pStyle w:val="ListParagraph"/>
        <w:numPr>
          <w:ilvl w:val="0"/>
          <w:numId w:val="7"/>
        </w:numPr>
        <w:rPr>
          <w:rFonts w:cs="Times New Roman"/>
          <w:szCs w:val="24"/>
        </w:rPr>
      </w:pPr>
      <w:r>
        <w:rPr>
          <w:rFonts w:cs="Times New Roman"/>
          <w:szCs w:val="24"/>
        </w:rPr>
        <w:t>Manfaat untuk Universitas</w:t>
      </w:r>
    </w:p>
    <w:p w14:paraId="00CB5300" w14:textId="73DFD091" w:rsidR="00386056" w:rsidRPr="00386056" w:rsidRDefault="00386056" w:rsidP="00386056">
      <w:pPr>
        <w:pStyle w:val="ListParagraph"/>
        <w:rPr>
          <w:rFonts w:cs="Times New Roman"/>
          <w:szCs w:val="24"/>
        </w:rPr>
      </w:pPr>
      <w:r>
        <w:rPr>
          <w:rFonts w:cs="Times New Roman"/>
          <w:szCs w:val="24"/>
        </w:rPr>
        <w:t>Penelitian ini dapat menjadi referensi bagi universitas dalam membangun sistem informasi yang berguna untuk membantu dalam meningkatkan efesiensi dan produktivitas proses pendaftaran mahasiswa baru. Dengan proses yang terkomputerisasi, mengurangi ketergantungan pada proses manual dan mempercepat proses verifikasi data, universitas dapat mengehemat waktu, tempat</w:t>
      </w:r>
      <w:r w:rsidR="007D61D8">
        <w:rPr>
          <w:rFonts w:cs="Times New Roman"/>
          <w:szCs w:val="24"/>
        </w:rPr>
        <w:t xml:space="preserve">, </w:t>
      </w:r>
      <w:r>
        <w:rPr>
          <w:rFonts w:cs="Times New Roman"/>
          <w:szCs w:val="24"/>
        </w:rPr>
        <w:t>biaya</w:t>
      </w:r>
      <w:r w:rsidR="007D61D8">
        <w:rPr>
          <w:rFonts w:cs="Times New Roman"/>
          <w:szCs w:val="24"/>
        </w:rPr>
        <w:t xml:space="preserve"> maupun tenaga</w:t>
      </w:r>
      <w:r w:rsidR="00C6333D">
        <w:rPr>
          <w:rFonts w:cs="Times New Roman"/>
          <w:szCs w:val="24"/>
        </w:rPr>
        <w:t xml:space="preserve"> serta dapat membantu dalam mengelola data mahasiswa baru secara tepat dan akurat</w:t>
      </w:r>
      <w:r>
        <w:rPr>
          <w:rFonts w:cs="Times New Roman"/>
          <w:szCs w:val="24"/>
        </w:rPr>
        <w:t>.</w:t>
      </w:r>
    </w:p>
    <w:p w14:paraId="5A69EE37" w14:textId="0DBB5246" w:rsidR="008B3B8C" w:rsidRDefault="00673586">
      <w:pPr>
        <w:pStyle w:val="ListParagraph"/>
        <w:numPr>
          <w:ilvl w:val="0"/>
          <w:numId w:val="7"/>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41255445"/>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lastRenderedPageBreak/>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w:t>
      </w:r>
      <w:r w:rsidR="00BC63D3">
        <w:rPr>
          <w:lang w:val="en-US"/>
        </w:rPr>
        <w:lastRenderedPageBreak/>
        <w:t xml:space="preserve">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41255446"/>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41255447"/>
      <w:r w:rsidRPr="00D921AC">
        <w:t>2.1 Tinjauan Pustaka</w:t>
      </w:r>
      <w:bookmarkEnd w:id="11"/>
    </w:p>
    <w:p w14:paraId="2DBDCEE6" w14:textId="73A5CAB1" w:rsidR="0029781F" w:rsidRDefault="0029781F" w:rsidP="00F03149">
      <w:pPr>
        <w:pStyle w:val="Heading3"/>
      </w:pPr>
      <w:bookmarkStart w:id="12" w:name="_Toc141255448"/>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41255449"/>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41255450"/>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41255451"/>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41255452"/>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41255453"/>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41255454"/>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41255455"/>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41255456"/>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41255457"/>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41255458"/>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41255459"/>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pPr>
        <w:pStyle w:val="ListParagraph"/>
        <w:numPr>
          <w:ilvl w:val="3"/>
          <w:numId w:val="5"/>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pPr>
        <w:pStyle w:val="ListParagraph"/>
        <w:numPr>
          <w:ilvl w:val="3"/>
          <w:numId w:val="5"/>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pPr>
        <w:pStyle w:val="ListParagraph"/>
        <w:numPr>
          <w:ilvl w:val="3"/>
          <w:numId w:val="5"/>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41255460"/>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41255461"/>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41255462"/>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41255463"/>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pPr>
        <w:pStyle w:val="ListParagraph"/>
        <w:numPr>
          <w:ilvl w:val="3"/>
          <w:numId w:val="5"/>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pPr>
        <w:pStyle w:val="ListParagraph"/>
        <w:numPr>
          <w:ilvl w:val="3"/>
          <w:numId w:val="5"/>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pPr>
        <w:pStyle w:val="ListParagraph"/>
        <w:numPr>
          <w:ilvl w:val="3"/>
          <w:numId w:val="5"/>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pPr>
        <w:pStyle w:val="ListParagraph"/>
        <w:numPr>
          <w:ilvl w:val="3"/>
          <w:numId w:val="5"/>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41255464"/>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bookmarkStart w:id="29" w:name="_Toc141255465"/>
      <w:r>
        <w:t xml:space="preserve">2.1.18 </w:t>
      </w:r>
      <w:r w:rsidR="009E4EC1">
        <w:t>Pengujian Beta</w:t>
      </w:r>
      <w:bookmarkEnd w:id="29"/>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Berikut ini merupakan definisi 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bookmarkStart w:id="30" w:name="_Toc141255466"/>
      <w:r>
        <w:lastRenderedPageBreak/>
        <w:t>2.1.19</w:t>
      </w:r>
      <w:r w:rsidR="00832E75">
        <w:t xml:space="preserve"> Pengujian Alfa</w:t>
      </w:r>
      <w:bookmarkEnd w:id="30"/>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6E923717"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31" w:name="_Toc141255467"/>
      <w:r>
        <w:t>2.2 Penelitian Terkait</w:t>
      </w:r>
      <w:bookmarkEnd w:id="31"/>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w:t>
      </w:r>
      <w:r>
        <w:rPr>
          <w:lang w:val="en-US"/>
        </w:rPr>
        <w:lastRenderedPageBreak/>
        <w:t xml:space="preserve">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w:t>
      </w:r>
      <w:r>
        <w:rPr>
          <w:lang w:val="en-US"/>
        </w:rPr>
        <w:lastRenderedPageBreak/>
        <w:t xml:space="preserve">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2" w:name="_Toc141255468"/>
      <w:r w:rsidRPr="00756B52">
        <w:lastRenderedPageBreak/>
        <w:t>BAB III</w:t>
      </w:r>
      <w:r>
        <w:t xml:space="preserve"> </w:t>
      </w:r>
      <w:r>
        <w:br w:type="textWrapping" w:clear="all"/>
        <w:t>METODOLOGI PENELITIAN</w:t>
      </w:r>
      <w:bookmarkEnd w:id="32"/>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3" w:name="_Toc141255469"/>
      <w:r w:rsidRPr="006D73FA">
        <w:t>3.</w:t>
      </w:r>
      <w:r w:rsidR="000C6C2C">
        <w:t>1</w:t>
      </w:r>
      <w:r w:rsidRPr="006D73FA">
        <w:t xml:space="preserve"> Teknik Pengumpulan Data</w:t>
      </w:r>
      <w:bookmarkEnd w:id="33"/>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pPr>
        <w:pStyle w:val="ListParagraph"/>
        <w:numPr>
          <w:ilvl w:val="0"/>
          <w:numId w:val="6"/>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4" w:name="_Hlk131167156"/>
      <w:r>
        <w:rPr>
          <w:rFonts w:cs="Times New Roman"/>
          <w:szCs w:val="24"/>
        </w:rPr>
        <w:t xml:space="preserve">Observasi merupakan proses melakukan sebuah pengamatan langsung terhadap objek yang akan diteliti untuk </w:t>
      </w:r>
      <w:bookmarkEnd w:id="34"/>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bookmarkStart w:id="35" w:name="_Hlk142304313"/>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bookmarkEnd w:id="35"/>
    </w:p>
    <w:p w14:paraId="4EC3F477" w14:textId="71066AA3" w:rsidR="00CF1C17" w:rsidRPr="00304FE4" w:rsidRDefault="00CF1C17">
      <w:pPr>
        <w:pStyle w:val="ListParagraph"/>
        <w:numPr>
          <w:ilvl w:val="0"/>
          <w:numId w:val="6"/>
        </w:numPr>
        <w:ind w:left="426" w:hanging="426"/>
        <w:rPr>
          <w:rFonts w:cs="Times New Roman"/>
          <w:szCs w:val="24"/>
        </w:rPr>
      </w:pPr>
      <w:r w:rsidRPr="00304FE4">
        <w:rPr>
          <w:rFonts w:cs="Times New Roman"/>
          <w:szCs w:val="24"/>
        </w:rPr>
        <w:t>Wawancara</w:t>
      </w:r>
    </w:p>
    <w:p w14:paraId="7951EF7B" w14:textId="3B452CB3" w:rsidR="00FA022A" w:rsidRDefault="00FA022A" w:rsidP="00CF1C17">
      <w:pPr>
        <w:pStyle w:val="ListParagraph"/>
        <w:ind w:left="426"/>
        <w:rPr>
          <w:rFonts w:cs="Times New Roman"/>
          <w:szCs w:val="24"/>
        </w:rPr>
      </w:pPr>
      <w:r>
        <w:rPr>
          <w:rFonts w:cs="Times New Roman"/>
          <w:szCs w:val="24"/>
        </w:rPr>
        <w:t>Pada tahap ini pe</w:t>
      </w:r>
      <w:r w:rsidR="00DB435E">
        <w:rPr>
          <w:rFonts w:cs="Times New Roman"/>
          <w:szCs w:val="24"/>
        </w:rPr>
        <w:t>ngumpulan</w:t>
      </w:r>
      <w:r>
        <w:rPr>
          <w:rFonts w:cs="Times New Roman"/>
          <w:szCs w:val="24"/>
        </w:rPr>
        <w:t xml:space="preserve">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pPr>
        <w:pStyle w:val="ListParagraph"/>
        <w:numPr>
          <w:ilvl w:val="0"/>
          <w:numId w:val="6"/>
        </w:numPr>
        <w:ind w:left="426" w:hanging="426"/>
        <w:rPr>
          <w:rFonts w:cs="Times New Roman"/>
          <w:szCs w:val="24"/>
        </w:rPr>
      </w:pPr>
      <w:r w:rsidRPr="00304FE4">
        <w:rPr>
          <w:rFonts w:cs="Times New Roman"/>
          <w:szCs w:val="24"/>
        </w:rPr>
        <w:t>Studi Pustaka</w:t>
      </w:r>
    </w:p>
    <w:p w14:paraId="7779F688" w14:textId="0FF16432"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agar mudah menerapkannya ke dalam penelitian ilmiah yang sedang dikerjakan.</w:t>
      </w:r>
    </w:p>
    <w:p w14:paraId="2EB22426" w14:textId="3C5FBD0B" w:rsidR="00F71BC7" w:rsidRDefault="00F71BC7" w:rsidP="00F71BC7">
      <w:pPr>
        <w:pStyle w:val="Heading2"/>
      </w:pPr>
      <w:bookmarkStart w:id="36" w:name="_Toc141255470"/>
      <w:r w:rsidRPr="009538A4">
        <w:t>3.</w:t>
      </w:r>
      <w:r w:rsidR="00B069B6">
        <w:t>2</w:t>
      </w:r>
      <w:r>
        <w:t xml:space="preserve"> </w:t>
      </w:r>
      <w:r w:rsidR="00B069B6">
        <w:t>Model Pengembangan</w:t>
      </w:r>
      <w:bookmarkEnd w:id="36"/>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pPr>
        <w:pStyle w:val="ListParagraph"/>
        <w:numPr>
          <w:ilvl w:val="3"/>
          <w:numId w:val="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pPr>
        <w:pStyle w:val="ListParagraph"/>
        <w:numPr>
          <w:ilvl w:val="3"/>
          <w:numId w:val="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pPr>
        <w:pStyle w:val="ListParagraph"/>
        <w:numPr>
          <w:ilvl w:val="3"/>
          <w:numId w:val="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pPr>
        <w:pStyle w:val="ListParagraph"/>
        <w:numPr>
          <w:ilvl w:val="3"/>
          <w:numId w:val="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7" w:name="_Toc141255471"/>
      <w:r w:rsidRPr="009538A4">
        <w:t>3.</w:t>
      </w:r>
      <w:r>
        <w:t>3 Kerangka Pemikiran</w:t>
      </w:r>
      <w:bookmarkEnd w:id="37"/>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6FE6F775">
            <wp:extent cx="5128212" cy="339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8">
                      <a:extLst>
                        <a:ext uri="{28A0092B-C50C-407E-A947-70E740481C1C}">
                          <a14:useLocalDpi xmlns:a14="http://schemas.microsoft.com/office/drawing/2010/main" val="0"/>
                        </a:ext>
                      </a:extLst>
                    </a:blip>
                    <a:srcRect l="4965" t="3739" r="4918" b="9690"/>
                    <a:stretch/>
                  </pic:blipFill>
                  <pic:spPr bwMode="auto">
                    <a:xfrm>
                      <a:off x="0" y="0"/>
                      <a:ext cx="5149462" cy="3404951"/>
                    </a:xfrm>
                    <a:prstGeom prst="rect">
                      <a:avLst/>
                    </a:prstGeom>
                    <a:ln>
                      <a:noFill/>
                    </a:ln>
                    <a:extLst>
                      <a:ext uri="{53640926-AAD7-44D8-BBD7-CCE9431645EC}">
                        <a14:shadowObscured xmlns:a14="http://schemas.microsoft.com/office/drawing/2010/main"/>
                      </a:ext>
                    </a:extLst>
                  </pic:spPr>
                </pic:pic>
              </a:graphicData>
            </a:graphic>
          </wp:inline>
        </w:drawing>
      </w:r>
    </w:p>
    <w:p w14:paraId="5F6A8188" w14:textId="77777777" w:rsidR="00F37000" w:rsidRDefault="00F37FCA" w:rsidP="00BF26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3E779FD6" w14:textId="58052548" w:rsidR="00E94DE3" w:rsidRDefault="00E94DE3">
      <w:pPr>
        <w:rPr>
          <w:rFonts w:ascii="Times New Roman" w:hAnsi="Times New Roman" w:cs="Times New Roman"/>
          <w:sz w:val="24"/>
          <w:szCs w:val="24"/>
        </w:rPr>
      </w:pPr>
      <w:r>
        <w:rPr>
          <w:rFonts w:ascii="Times New Roman" w:hAnsi="Times New Roman" w:cs="Times New Roman"/>
          <w:sz w:val="24"/>
          <w:szCs w:val="24"/>
        </w:rPr>
        <w:br w:type="page"/>
      </w:r>
    </w:p>
    <w:p w14:paraId="7A89B2F5" w14:textId="548E7AD2" w:rsidR="00E94DE3" w:rsidRPr="00132060" w:rsidRDefault="00E94DE3" w:rsidP="00E94DE3">
      <w:pPr>
        <w:pStyle w:val="Heading1"/>
      </w:pPr>
      <w:r w:rsidRPr="00756B52">
        <w:lastRenderedPageBreak/>
        <w:t>BAB I</w:t>
      </w:r>
      <w:r>
        <w:t xml:space="preserve">V </w:t>
      </w:r>
      <w:r>
        <w:br w:type="textWrapping" w:clear="all"/>
      </w:r>
      <w:r w:rsidR="0090567F">
        <w:t>HASIL DAN PEMBAHASAN</w:t>
      </w:r>
    </w:p>
    <w:p w14:paraId="0FA35EA9" w14:textId="77777777" w:rsidR="00E94DE3" w:rsidRPr="00E801FC" w:rsidRDefault="00E94DE3" w:rsidP="00E94DE3">
      <w:pPr>
        <w:spacing w:line="480" w:lineRule="auto"/>
        <w:jc w:val="both"/>
      </w:pPr>
    </w:p>
    <w:p w14:paraId="09734467" w14:textId="38BBE04F" w:rsidR="00E94DE3" w:rsidRPr="006D73FA" w:rsidRDefault="006D0685" w:rsidP="00E94DE3">
      <w:pPr>
        <w:pStyle w:val="Heading2"/>
      </w:pPr>
      <w:r>
        <w:t>4</w:t>
      </w:r>
      <w:r w:rsidR="00E94DE3" w:rsidRPr="006D73FA">
        <w:t>.</w:t>
      </w:r>
      <w:r w:rsidR="00E94DE3">
        <w:t>1</w:t>
      </w:r>
      <w:r w:rsidR="00E94DE3" w:rsidRPr="006D73FA">
        <w:t xml:space="preserve"> T</w:t>
      </w:r>
      <w:r>
        <w:t>injauan Perusahaan</w:t>
      </w:r>
    </w:p>
    <w:p w14:paraId="40B04E66" w14:textId="27B8BF22" w:rsidR="00C870D4" w:rsidRDefault="006D0685" w:rsidP="00C870D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tinjauan perusahaan ini, akan dijelaskan mengenai sejarah perusahaan dan struktur organisasi perusahaan sebagai tempat penelitian di lakukan.</w:t>
      </w:r>
    </w:p>
    <w:p w14:paraId="2DDCF9D6" w14:textId="77777777" w:rsidR="00C870D4" w:rsidRDefault="00C870D4" w:rsidP="00C870D4">
      <w:pPr>
        <w:spacing w:after="0" w:line="480" w:lineRule="auto"/>
        <w:jc w:val="both"/>
        <w:rPr>
          <w:rFonts w:ascii="Times New Roman" w:hAnsi="Times New Roman" w:cs="Times New Roman"/>
          <w:sz w:val="24"/>
          <w:szCs w:val="24"/>
        </w:rPr>
      </w:pPr>
    </w:p>
    <w:p w14:paraId="460CB2D2" w14:textId="7F6E7CDF" w:rsidR="00C870D4" w:rsidRDefault="00C870D4">
      <w:pPr>
        <w:pStyle w:val="Heading3"/>
        <w:numPr>
          <w:ilvl w:val="2"/>
          <w:numId w:val="3"/>
        </w:numPr>
        <w:spacing w:before="240" w:beforeAutospacing="0"/>
        <w:ind w:left="567" w:hanging="567"/>
      </w:pPr>
      <w:r>
        <w:t>Sejarah Perusahaan</w:t>
      </w:r>
    </w:p>
    <w:p w14:paraId="1FDCDECD" w14:textId="77777777" w:rsidR="00C870D4" w:rsidRDefault="00BF37F8"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KBM Bina Sejahtera berdiri pada tanggal 2 November 2003, dimana gagasan pendirian lembaga ini muncul dari mereka yang tergerak hati menyaksikan kondisi masyarakat Desa Telukjambe, mereka yang dimaksud adalah H. Andi Sutardi</w:t>
      </w:r>
      <w:r w:rsidR="005451DF">
        <w:rPr>
          <w:rFonts w:ascii="Times New Roman" w:hAnsi="Times New Roman" w:cs="Times New Roman"/>
          <w:sz w:val="24"/>
          <w:szCs w:val="24"/>
        </w:rPr>
        <w:t xml:space="preserve"> S.Pd, A</w:t>
      </w:r>
      <w:r w:rsidR="008A50C4">
        <w:rPr>
          <w:rFonts w:ascii="Times New Roman" w:hAnsi="Times New Roman" w:cs="Times New Roman"/>
          <w:sz w:val="24"/>
          <w:szCs w:val="24"/>
        </w:rPr>
        <w:t>de Suhara Ir dan Edi Yusup Sugianto.</w:t>
      </w:r>
    </w:p>
    <w:p w14:paraId="376A8D9B" w14:textId="77777777" w:rsidR="008A50C4" w:rsidRDefault="00781C82"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erdapat kekhawatiran pada konidisi saat itu, dimana daerah Kecamatan Telukjambe mulai ramai dengan dunia industri, dimana banyak perusahaan-perusahaan dibangun dan beroperasi</w:t>
      </w:r>
      <w:r w:rsidR="009F3D18">
        <w:rPr>
          <w:rFonts w:ascii="Times New Roman" w:hAnsi="Times New Roman" w:cs="Times New Roman"/>
          <w:sz w:val="24"/>
          <w:szCs w:val="24"/>
        </w:rPr>
        <w:t xml:space="preserve"> di daerah Kecamatan Telukjambe, tetapi tidak meningkatkan perubahan signifikan terhadap pendapatan ekonomi, terutama yang dirasakan oleh kami selaku penduduk Desa Telukjambe, salah satu desa yang masuk dalam wilayah Kecamatan Telukjambe.</w:t>
      </w:r>
    </w:p>
    <w:p w14:paraId="620C572C" w14:textId="4DA7F5CF" w:rsidR="009F3D18" w:rsidRDefault="009F3D18"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585E34">
        <w:rPr>
          <w:rFonts w:ascii="Times New Roman" w:hAnsi="Times New Roman" w:cs="Times New Roman"/>
          <w:sz w:val="24"/>
          <w:szCs w:val="24"/>
        </w:rPr>
        <w:t xml:space="preserve">kenyataan tersebutlah, </w:t>
      </w:r>
      <w:r w:rsidR="00263F3A">
        <w:rPr>
          <w:rFonts w:ascii="Times New Roman" w:hAnsi="Times New Roman" w:cs="Times New Roman"/>
          <w:sz w:val="24"/>
          <w:szCs w:val="24"/>
        </w:rPr>
        <w:t>mereka</w:t>
      </w:r>
      <w:r w:rsidR="00585E34">
        <w:rPr>
          <w:rFonts w:ascii="Times New Roman" w:hAnsi="Times New Roman" w:cs="Times New Roman"/>
          <w:sz w:val="24"/>
          <w:szCs w:val="24"/>
        </w:rPr>
        <w:t xml:space="preserve"> mencari tahu akar permasalahan yang menyebabkan tidak adanya perubahan di masyarakat, terutama masyarakat Desa Telukjambe</w:t>
      </w:r>
      <w:r w:rsidR="006E2D96">
        <w:rPr>
          <w:rFonts w:ascii="Times New Roman" w:hAnsi="Times New Roman" w:cs="Times New Roman"/>
          <w:sz w:val="24"/>
          <w:szCs w:val="24"/>
        </w:rPr>
        <w:t xml:space="preserve">. Serta dari pengamatan dan juga hasil pembicaraan yang </w:t>
      </w:r>
      <w:r w:rsidR="006E2D96">
        <w:rPr>
          <w:rFonts w:ascii="Times New Roman" w:hAnsi="Times New Roman" w:cs="Times New Roman"/>
          <w:sz w:val="24"/>
          <w:szCs w:val="24"/>
        </w:rPr>
        <w:lastRenderedPageBreak/>
        <w:t xml:space="preserve">mendalam dengan tokoh masyarakat akhirnya </w:t>
      </w:r>
      <w:r w:rsidR="00263F3A">
        <w:rPr>
          <w:rFonts w:ascii="Times New Roman" w:hAnsi="Times New Roman" w:cs="Times New Roman"/>
          <w:sz w:val="24"/>
          <w:szCs w:val="24"/>
        </w:rPr>
        <w:t>mereka</w:t>
      </w:r>
      <w:r w:rsidR="006E2D96">
        <w:rPr>
          <w:rFonts w:ascii="Times New Roman" w:hAnsi="Times New Roman" w:cs="Times New Roman"/>
          <w:sz w:val="24"/>
          <w:szCs w:val="24"/>
        </w:rPr>
        <w:t xml:space="preserve"> memperoleh kesimpulan yaitu, masyarakat Desa Telukjambe kalah bersaing dalam hal kualitas</w:t>
      </w:r>
      <w:r w:rsidR="004E5DEC">
        <w:rPr>
          <w:rFonts w:ascii="Times New Roman" w:hAnsi="Times New Roman" w:cs="Times New Roman"/>
          <w:sz w:val="24"/>
          <w:szCs w:val="24"/>
        </w:rPr>
        <w:t xml:space="preserve"> pendidikan dengan pendatang yang mencari kerja di Kecamatan Telukjambe. Kemudian, rendahnya keterampilan yang dimiliki oleh pencari kerja dari masyarakat asli dan rendahnya etoskerja dari masyarkat </w:t>
      </w:r>
      <w:r w:rsidR="00E0013F">
        <w:rPr>
          <w:rFonts w:ascii="Times New Roman" w:hAnsi="Times New Roman" w:cs="Times New Roman"/>
          <w:sz w:val="24"/>
          <w:szCs w:val="24"/>
        </w:rPr>
        <w:t>yang diterima di perusahaan sehingga pihak perusahaan tidak memperpanjang kesempatan berkerja.</w:t>
      </w:r>
    </w:p>
    <w:p w14:paraId="06EA02C9" w14:textId="77777777" w:rsidR="00E0013F" w:rsidRDefault="00E0013F"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sarkan kesimpulan tersebut, </w:t>
      </w:r>
      <w:r w:rsidR="00263F3A">
        <w:rPr>
          <w:rFonts w:ascii="Times New Roman" w:hAnsi="Times New Roman" w:cs="Times New Roman"/>
          <w:sz w:val="24"/>
          <w:szCs w:val="24"/>
        </w:rPr>
        <w:t>mereka</w:t>
      </w:r>
      <w:r>
        <w:rPr>
          <w:rFonts w:ascii="Times New Roman" w:hAnsi="Times New Roman" w:cs="Times New Roman"/>
          <w:sz w:val="24"/>
          <w:szCs w:val="24"/>
        </w:rPr>
        <w:t xml:space="preserve"> mencari </w:t>
      </w:r>
      <w:r w:rsidR="00835B32">
        <w:rPr>
          <w:rFonts w:ascii="Times New Roman" w:hAnsi="Times New Roman" w:cs="Times New Roman"/>
          <w:sz w:val="24"/>
          <w:szCs w:val="24"/>
        </w:rPr>
        <w:t xml:space="preserve">formula </w:t>
      </w:r>
      <w:r w:rsidR="00263F3A">
        <w:rPr>
          <w:rFonts w:ascii="Times New Roman" w:hAnsi="Times New Roman" w:cs="Times New Roman"/>
          <w:sz w:val="24"/>
          <w:szCs w:val="24"/>
        </w:rPr>
        <w:t xml:space="preserve">  pemecahan masalah yang dapat mengadopsi kebutuhan yang dimaksudkan dari kesimpulan yang mereka dapatkan. Lembaga pendidikan</w:t>
      </w:r>
      <w:r w:rsidR="002C16E7">
        <w:rPr>
          <w:rFonts w:ascii="Times New Roman" w:hAnsi="Times New Roman" w:cs="Times New Roman"/>
          <w:sz w:val="24"/>
          <w:szCs w:val="24"/>
        </w:rPr>
        <w:t>-lah yang akhirnya mereka pilih, karena dengan pendidikan hal-hal yang paling mendasar kiranya dapat dijembatani jalan keluarnya.</w:t>
      </w:r>
    </w:p>
    <w:p w14:paraId="0A9329CB" w14:textId="77777777" w:rsidR="002C16E7" w:rsidRDefault="002C16E7"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reka </w:t>
      </w:r>
      <w:r w:rsidR="00AB0218">
        <w:rPr>
          <w:rFonts w:ascii="Times New Roman" w:hAnsi="Times New Roman" w:cs="Times New Roman"/>
          <w:sz w:val="24"/>
          <w:szCs w:val="24"/>
        </w:rPr>
        <w:t xml:space="preserve">mendirikan PKBM, sebagai lembaga pendidikan yang mengacu kepada pendidika luar sekolah karena sasaran yang mereka akan kembangkan adalah warga masyarakat yang diluar usia sekolah atau warga masyarakat yang </w:t>
      </w:r>
      <w:r w:rsidR="00AB0218">
        <w:rPr>
          <w:rFonts w:ascii="Times New Roman" w:hAnsi="Times New Roman" w:cs="Times New Roman"/>
          <w:i/>
          <w:iCs/>
          <w:sz w:val="24"/>
          <w:szCs w:val="24"/>
        </w:rPr>
        <w:t>dropout</w:t>
      </w:r>
      <w:r w:rsidR="00AB0218">
        <w:rPr>
          <w:rFonts w:ascii="Times New Roman" w:hAnsi="Times New Roman" w:cs="Times New Roman"/>
          <w:sz w:val="24"/>
          <w:szCs w:val="24"/>
        </w:rPr>
        <w:t xml:space="preserve"> dari persekolahaan</w:t>
      </w:r>
      <w:r w:rsidR="00F65CE5">
        <w:rPr>
          <w:rFonts w:ascii="Times New Roman" w:hAnsi="Times New Roman" w:cs="Times New Roman"/>
          <w:sz w:val="24"/>
          <w:szCs w:val="24"/>
        </w:rPr>
        <w:t xml:space="preserve"> maupun mereka yang terkendala karena telah lama tidak bersekolah maupun oleh waktu serta biaya.</w:t>
      </w:r>
    </w:p>
    <w:p w14:paraId="32EC2F4B" w14:textId="77777777" w:rsidR="00F65CE5" w:rsidRDefault="00F65CE5"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awal dari bantuan stimulus Program Pengembangan Kecamatan pada tahun 2003, </w:t>
      </w:r>
      <w:r w:rsidR="00A23598">
        <w:rPr>
          <w:rFonts w:ascii="Times New Roman" w:hAnsi="Times New Roman" w:cs="Times New Roman"/>
          <w:sz w:val="24"/>
          <w:szCs w:val="24"/>
        </w:rPr>
        <w:t>mereka akhirnya dapat memulai kegiatan pelaksanaan Program PKBM, yaitu yang kami utamakan pada saat itu adalah melaksanakan proses belajar mengajar</w:t>
      </w:r>
      <w:r w:rsidR="000824DE">
        <w:rPr>
          <w:rFonts w:ascii="Times New Roman" w:hAnsi="Times New Roman" w:cs="Times New Roman"/>
          <w:sz w:val="24"/>
          <w:szCs w:val="24"/>
        </w:rPr>
        <w:t xml:space="preserve"> pada warga belajar Desa Telukjambe sebanyak 30 orang dengan melalui program Paket B dan Paket C.</w:t>
      </w:r>
      <w:r w:rsidR="00CD6D53">
        <w:rPr>
          <w:rFonts w:ascii="Times New Roman" w:hAnsi="Times New Roman" w:cs="Times New Roman"/>
          <w:sz w:val="24"/>
          <w:szCs w:val="24"/>
        </w:rPr>
        <w:t xml:space="preserve"> Hingga saat ini,</w:t>
      </w:r>
      <w:r w:rsidR="00180727">
        <w:rPr>
          <w:rFonts w:ascii="Times New Roman" w:hAnsi="Times New Roman" w:cs="Times New Roman"/>
          <w:sz w:val="24"/>
          <w:szCs w:val="24"/>
        </w:rPr>
        <w:t xml:space="preserve"> PKBM Bina Sejahtera telah memiliki bangunan </w:t>
      </w:r>
      <w:r w:rsidR="00B06FCF">
        <w:rPr>
          <w:rFonts w:ascii="Times New Roman" w:hAnsi="Times New Roman" w:cs="Times New Roman"/>
          <w:sz w:val="24"/>
          <w:szCs w:val="24"/>
        </w:rPr>
        <w:t>sekolah yang beralamat</w:t>
      </w:r>
      <w:r w:rsidR="00B86F97">
        <w:rPr>
          <w:rFonts w:ascii="Times New Roman" w:hAnsi="Times New Roman" w:cs="Times New Roman"/>
          <w:sz w:val="24"/>
          <w:szCs w:val="24"/>
        </w:rPr>
        <w:t xml:space="preserve"> di </w:t>
      </w:r>
      <w:r w:rsidR="00B86F97" w:rsidRPr="00B86F97">
        <w:rPr>
          <w:rFonts w:ascii="Times New Roman" w:hAnsi="Times New Roman" w:cs="Times New Roman"/>
          <w:sz w:val="24"/>
          <w:szCs w:val="24"/>
        </w:rPr>
        <w:t xml:space="preserve">Jl. Baru Kapling Dsn Sukadana Rt. </w:t>
      </w:r>
      <w:r w:rsidR="00B86F97" w:rsidRPr="00B86F97">
        <w:rPr>
          <w:rFonts w:ascii="Times New Roman" w:hAnsi="Times New Roman" w:cs="Times New Roman"/>
          <w:sz w:val="24"/>
          <w:szCs w:val="24"/>
        </w:rPr>
        <w:lastRenderedPageBreak/>
        <w:t>03 Rw. 01, 41361, Kel. Pinayungan, Kec. Teluk Jambe Timur, Karawang, Jawa Barat.</w:t>
      </w:r>
      <w:r w:rsidR="00CD6D53">
        <w:rPr>
          <w:rFonts w:ascii="Times New Roman" w:hAnsi="Times New Roman" w:cs="Times New Roman"/>
          <w:sz w:val="24"/>
          <w:szCs w:val="24"/>
        </w:rPr>
        <w:t xml:space="preserve"> </w:t>
      </w:r>
      <w:r w:rsidR="00F521B5">
        <w:rPr>
          <w:rFonts w:ascii="Times New Roman" w:hAnsi="Times New Roman" w:cs="Times New Roman"/>
          <w:sz w:val="24"/>
          <w:szCs w:val="24"/>
        </w:rPr>
        <w:t xml:space="preserve">Selain itu, saat ini </w:t>
      </w:r>
      <w:r w:rsidR="00CD6D53">
        <w:rPr>
          <w:rFonts w:ascii="Times New Roman" w:hAnsi="Times New Roman" w:cs="Times New Roman"/>
          <w:sz w:val="24"/>
          <w:szCs w:val="24"/>
        </w:rPr>
        <w:t xml:space="preserve">mereka sudah memiliki tenaga kepenedidikan atau </w:t>
      </w:r>
      <w:r w:rsidR="00C20A82">
        <w:rPr>
          <w:rFonts w:ascii="Times New Roman" w:hAnsi="Times New Roman" w:cs="Times New Roman"/>
          <w:sz w:val="24"/>
          <w:szCs w:val="24"/>
        </w:rPr>
        <w:t>p</w:t>
      </w:r>
      <w:r w:rsidR="00CD6D53">
        <w:rPr>
          <w:rFonts w:ascii="Times New Roman" w:hAnsi="Times New Roman" w:cs="Times New Roman"/>
          <w:sz w:val="24"/>
          <w:szCs w:val="24"/>
        </w:rPr>
        <w:t xml:space="preserve">engajar sebanyak </w:t>
      </w:r>
      <w:r w:rsidR="00AA5B18">
        <w:rPr>
          <w:rFonts w:ascii="Times New Roman" w:hAnsi="Times New Roman" w:cs="Times New Roman"/>
          <w:sz w:val="24"/>
          <w:szCs w:val="24"/>
        </w:rPr>
        <w:t>14</w:t>
      </w:r>
      <w:r w:rsidR="00CD6D53">
        <w:rPr>
          <w:rFonts w:ascii="Times New Roman" w:hAnsi="Times New Roman" w:cs="Times New Roman"/>
          <w:sz w:val="24"/>
          <w:szCs w:val="24"/>
        </w:rPr>
        <w:t xml:space="preserve"> orang</w:t>
      </w:r>
      <w:r w:rsidR="00AA5B18">
        <w:rPr>
          <w:rFonts w:ascii="Times New Roman" w:hAnsi="Times New Roman" w:cs="Times New Roman"/>
          <w:sz w:val="24"/>
          <w:szCs w:val="24"/>
        </w:rPr>
        <w:t xml:space="preserve"> d</w:t>
      </w:r>
      <w:r w:rsidR="000D5BC3">
        <w:rPr>
          <w:rFonts w:ascii="Times New Roman" w:hAnsi="Times New Roman" w:cs="Times New Roman"/>
          <w:sz w:val="24"/>
          <w:szCs w:val="24"/>
        </w:rPr>
        <w:t>engan jumlah siswa 418 siswa.</w:t>
      </w:r>
    </w:p>
    <w:p w14:paraId="701D98ED" w14:textId="77777777" w:rsidR="0030140D" w:rsidRDefault="0030140D" w:rsidP="009A0A72">
      <w:pPr>
        <w:spacing w:line="480" w:lineRule="auto"/>
        <w:jc w:val="both"/>
        <w:rPr>
          <w:rFonts w:ascii="Times New Roman" w:hAnsi="Times New Roman" w:cs="Times New Roman"/>
          <w:sz w:val="24"/>
          <w:szCs w:val="24"/>
        </w:rPr>
      </w:pPr>
    </w:p>
    <w:p w14:paraId="78766E2A" w14:textId="45AB02FC" w:rsidR="009A0A72" w:rsidRDefault="009A0A72">
      <w:pPr>
        <w:pStyle w:val="Heading3"/>
        <w:numPr>
          <w:ilvl w:val="2"/>
          <w:numId w:val="3"/>
        </w:numPr>
        <w:spacing w:before="240" w:beforeAutospacing="0"/>
        <w:ind w:left="567" w:hanging="567"/>
      </w:pPr>
      <w:r>
        <w:t>Struktur Organisasi dan Fungsi</w:t>
      </w:r>
    </w:p>
    <w:p w14:paraId="1AEDAB01" w14:textId="77777777" w:rsidR="009A0A72" w:rsidRDefault="00052F11" w:rsidP="009A0A7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truktur organisasi merupakan susunan yang menerangkan tentang bagaimana </w:t>
      </w:r>
      <w:r w:rsidR="003211C4">
        <w:rPr>
          <w:rFonts w:ascii="Times New Roman" w:hAnsi="Times New Roman" w:cs="Times New Roman"/>
          <w:sz w:val="24"/>
          <w:szCs w:val="24"/>
        </w:rPr>
        <w:t>suatu alur tugas dan tanggung jawab dari setiap anggota yang bekerja pada perusahaan. Struktur organisasi yang baik dapat mempermudah koordinasi antar karyawan dan memperjelas alur pekerjaan. Adapun struktur ogranisasi yang di terapkan oleh PKBM Bina Sejahtera Karawang</w:t>
      </w:r>
      <w:r w:rsidR="00F336DA">
        <w:rPr>
          <w:rFonts w:ascii="Times New Roman" w:hAnsi="Times New Roman" w:cs="Times New Roman"/>
          <w:sz w:val="24"/>
          <w:szCs w:val="24"/>
        </w:rPr>
        <w:t xml:space="preserve"> adalah sebagai berikut:</w:t>
      </w:r>
    </w:p>
    <w:p w14:paraId="39BB2FE7" w14:textId="046E023C" w:rsidR="00874B7D" w:rsidRDefault="00C06DEE" w:rsidP="00F6258A">
      <w:pPr>
        <w:pStyle w:val="Heading1"/>
      </w:pPr>
      <w:bookmarkStart w:id="38" w:name="_Toc141255472"/>
      <w:r>
        <w:rPr>
          <w:noProof/>
        </w:rPr>
        <w:drawing>
          <wp:inline distT="0" distB="0" distL="0" distR="0" wp14:anchorId="0B5869C7" wp14:editId="37591C7F">
            <wp:extent cx="2647315" cy="3304182"/>
            <wp:effectExtent l="0" t="0" r="635" b="0"/>
            <wp:docPr id="723723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723033" name="Picture 3"/>
                    <pic:cNvPicPr/>
                  </pic:nvPicPr>
                  <pic:blipFill rotWithShape="1">
                    <a:blip r:embed="rId19">
                      <a:extLst>
                        <a:ext uri="{28A0092B-C50C-407E-A947-70E740481C1C}">
                          <a14:useLocalDpi xmlns:a14="http://schemas.microsoft.com/office/drawing/2010/main" val="0"/>
                        </a:ext>
                      </a:extLst>
                    </a:blip>
                    <a:srcRect l="6896" t="9028" r="41874" b="9127"/>
                    <a:stretch/>
                  </pic:blipFill>
                  <pic:spPr bwMode="auto">
                    <a:xfrm>
                      <a:off x="0" y="0"/>
                      <a:ext cx="2648691" cy="3305899"/>
                    </a:xfrm>
                    <a:prstGeom prst="rect">
                      <a:avLst/>
                    </a:prstGeom>
                    <a:ln>
                      <a:noFill/>
                    </a:ln>
                    <a:extLst>
                      <a:ext uri="{53640926-AAD7-44D8-BBD7-CCE9431645EC}">
                        <a14:shadowObscured xmlns:a14="http://schemas.microsoft.com/office/drawing/2010/main"/>
                      </a:ext>
                    </a:extLst>
                  </pic:spPr>
                </pic:pic>
              </a:graphicData>
            </a:graphic>
          </wp:inline>
        </w:drawing>
      </w:r>
    </w:p>
    <w:p w14:paraId="532126C0" w14:textId="2196E90C" w:rsidR="00641A9E" w:rsidRDefault="00C06DEE" w:rsidP="00641A9E">
      <w:pPr>
        <w:tabs>
          <w:tab w:val="left" w:pos="561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5231E6">
        <w:rPr>
          <w:rFonts w:ascii="Times New Roman" w:hAnsi="Times New Roman" w:cs="Times New Roman"/>
          <w:sz w:val="24"/>
          <w:szCs w:val="24"/>
        </w:rPr>
        <w:t>[</w:t>
      </w:r>
      <w:r>
        <w:rPr>
          <w:rFonts w:ascii="Times New Roman" w:hAnsi="Times New Roman" w:cs="Times New Roman"/>
          <w:sz w:val="24"/>
          <w:szCs w:val="24"/>
        </w:rPr>
        <w:t>PKBM Bina Sejahtera</w:t>
      </w:r>
      <w:r w:rsidR="005231E6">
        <w:rPr>
          <w:rFonts w:ascii="Times New Roman" w:hAnsi="Times New Roman" w:cs="Times New Roman"/>
          <w:sz w:val="24"/>
          <w:szCs w:val="24"/>
        </w:rPr>
        <w:t>, 2023]</w:t>
      </w:r>
    </w:p>
    <w:p w14:paraId="0203039B" w14:textId="77777777" w:rsidR="00513777" w:rsidRDefault="00513777" w:rsidP="00641A9E">
      <w:pPr>
        <w:tabs>
          <w:tab w:val="left" w:pos="5610"/>
        </w:tabs>
        <w:spacing w:line="240" w:lineRule="auto"/>
        <w:jc w:val="both"/>
        <w:rPr>
          <w:rFonts w:ascii="Times New Roman" w:hAnsi="Times New Roman" w:cs="Times New Roman"/>
          <w:sz w:val="24"/>
          <w:szCs w:val="24"/>
        </w:rPr>
      </w:pPr>
    </w:p>
    <w:p w14:paraId="54DDFD02" w14:textId="77777777" w:rsidR="00513777" w:rsidRDefault="00513777" w:rsidP="00641A9E">
      <w:pPr>
        <w:tabs>
          <w:tab w:val="left" w:pos="5610"/>
        </w:tabs>
        <w:spacing w:line="240" w:lineRule="auto"/>
        <w:jc w:val="both"/>
        <w:rPr>
          <w:rFonts w:ascii="Times New Roman" w:hAnsi="Times New Roman" w:cs="Times New Roman"/>
          <w:sz w:val="24"/>
          <w:szCs w:val="24"/>
        </w:rPr>
      </w:pPr>
    </w:p>
    <w:p w14:paraId="2A62EDB4" w14:textId="67D9C588" w:rsidR="00513777" w:rsidRDefault="000F38B2" w:rsidP="00D53417">
      <w:pPr>
        <w:tabs>
          <w:tab w:val="left" w:pos="561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ikut ini merupakan penjelasan dar</w:t>
      </w:r>
      <w:r w:rsidR="00D53417">
        <w:rPr>
          <w:rFonts w:ascii="Times New Roman" w:hAnsi="Times New Roman" w:cs="Times New Roman"/>
          <w:sz w:val="24"/>
          <w:szCs w:val="24"/>
        </w:rPr>
        <w:t>i fungsi jabatan pada struktur organisasi PKBM Bina Sejahtera Karawang:</w:t>
      </w:r>
    </w:p>
    <w:p w14:paraId="6DDE8150" w14:textId="16BF75D3" w:rsidR="00D53417" w:rsidRDefault="00D53417">
      <w:pPr>
        <w:pStyle w:val="ListParagraph"/>
        <w:numPr>
          <w:ilvl w:val="0"/>
          <w:numId w:val="10"/>
        </w:numPr>
        <w:tabs>
          <w:tab w:val="left" w:pos="5610"/>
        </w:tabs>
        <w:ind w:left="567" w:hanging="567"/>
        <w:rPr>
          <w:rFonts w:cs="Times New Roman"/>
          <w:szCs w:val="24"/>
        </w:rPr>
      </w:pPr>
      <w:r>
        <w:rPr>
          <w:rFonts w:cs="Times New Roman"/>
          <w:szCs w:val="24"/>
        </w:rPr>
        <w:t>Pembina</w:t>
      </w:r>
    </w:p>
    <w:p w14:paraId="12896271" w14:textId="0FF335B0" w:rsidR="00D53417" w:rsidRDefault="00112E23" w:rsidP="00D53417">
      <w:pPr>
        <w:pStyle w:val="ListParagraph"/>
        <w:tabs>
          <w:tab w:val="left" w:pos="5610"/>
        </w:tabs>
        <w:ind w:left="567"/>
        <w:rPr>
          <w:rFonts w:cs="Times New Roman"/>
          <w:szCs w:val="24"/>
        </w:rPr>
      </w:pPr>
      <w:r>
        <w:rPr>
          <w:rFonts w:cs="Times New Roman"/>
          <w:szCs w:val="24"/>
        </w:rPr>
        <w:t>Pemegang otoritas tentang arah langkah dan visi PKBM Bina Sejahtera Karawang.</w:t>
      </w:r>
    </w:p>
    <w:p w14:paraId="65BA5DB9" w14:textId="2A6CB381" w:rsidR="00112E23" w:rsidRDefault="00992396">
      <w:pPr>
        <w:pStyle w:val="ListParagraph"/>
        <w:numPr>
          <w:ilvl w:val="0"/>
          <w:numId w:val="10"/>
        </w:numPr>
        <w:tabs>
          <w:tab w:val="left" w:pos="5610"/>
        </w:tabs>
        <w:ind w:left="567" w:hanging="567"/>
        <w:rPr>
          <w:rFonts w:cs="Times New Roman"/>
          <w:szCs w:val="24"/>
        </w:rPr>
      </w:pPr>
      <w:r>
        <w:rPr>
          <w:rFonts w:cs="Times New Roman"/>
          <w:szCs w:val="24"/>
        </w:rPr>
        <w:t>Pengawas</w:t>
      </w:r>
    </w:p>
    <w:p w14:paraId="54386518" w14:textId="70CE91F1" w:rsidR="00992396" w:rsidRDefault="001B6FA8" w:rsidP="00992396">
      <w:pPr>
        <w:pStyle w:val="ListParagraph"/>
        <w:tabs>
          <w:tab w:val="left" w:pos="5610"/>
        </w:tabs>
        <w:ind w:left="567"/>
        <w:rPr>
          <w:rFonts w:cs="Times New Roman"/>
          <w:szCs w:val="24"/>
        </w:rPr>
      </w:pPr>
      <w:r>
        <w:rPr>
          <w:rFonts w:cs="Times New Roman"/>
          <w:szCs w:val="24"/>
        </w:rPr>
        <w:t>Menjalankan kebijakan yang dibuat oleh pihak otoritas dalam hal ini adalah Pembina.</w:t>
      </w:r>
    </w:p>
    <w:p w14:paraId="0783ABC3" w14:textId="394B1A09" w:rsidR="001B6FA8" w:rsidRDefault="001B6FA8">
      <w:pPr>
        <w:pStyle w:val="ListParagraph"/>
        <w:numPr>
          <w:ilvl w:val="0"/>
          <w:numId w:val="10"/>
        </w:numPr>
        <w:tabs>
          <w:tab w:val="left" w:pos="5610"/>
        </w:tabs>
        <w:ind w:left="567" w:hanging="567"/>
        <w:rPr>
          <w:rFonts w:cs="Times New Roman"/>
          <w:szCs w:val="24"/>
        </w:rPr>
      </w:pPr>
      <w:r>
        <w:rPr>
          <w:rFonts w:cs="Times New Roman"/>
          <w:szCs w:val="24"/>
        </w:rPr>
        <w:t>Ketua</w:t>
      </w:r>
    </w:p>
    <w:p w14:paraId="5F39F1BD" w14:textId="5CBA6997" w:rsidR="001B6FA8" w:rsidRDefault="006C65CC" w:rsidP="001B6FA8">
      <w:pPr>
        <w:pStyle w:val="ListParagraph"/>
        <w:tabs>
          <w:tab w:val="left" w:pos="5610"/>
        </w:tabs>
        <w:ind w:left="567"/>
        <w:rPr>
          <w:rFonts w:cs="Times New Roman"/>
          <w:szCs w:val="24"/>
        </w:rPr>
      </w:pPr>
      <w:r>
        <w:rPr>
          <w:rFonts w:cs="Times New Roman"/>
          <w:szCs w:val="24"/>
        </w:rPr>
        <w:t>Merealisasikan visi dan misi</w:t>
      </w:r>
      <w:r w:rsidR="00FE3C9D">
        <w:rPr>
          <w:rFonts w:cs="Times New Roman"/>
          <w:szCs w:val="24"/>
        </w:rPr>
        <w:t xml:space="preserve"> dan mengelola sebagai manajerial terkait keberadaan PKBM Bina Sejahtera Karawang mulai dari sumber daya manusia, aset hingga proses administrasi.</w:t>
      </w:r>
    </w:p>
    <w:p w14:paraId="04D0CA3F" w14:textId="6014455C" w:rsidR="00FE3C9D" w:rsidRDefault="00FE3C9D">
      <w:pPr>
        <w:pStyle w:val="ListParagraph"/>
        <w:numPr>
          <w:ilvl w:val="0"/>
          <w:numId w:val="10"/>
        </w:numPr>
        <w:tabs>
          <w:tab w:val="left" w:pos="5610"/>
        </w:tabs>
        <w:ind w:left="567" w:hanging="567"/>
        <w:rPr>
          <w:rFonts w:cs="Times New Roman"/>
          <w:szCs w:val="24"/>
        </w:rPr>
      </w:pPr>
      <w:r>
        <w:rPr>
          <w:rFonts w:cs="Times New Roman"/>
          <w:szCs w:val="24"/>
        </w:rPr>
        <w:t>Sekretaris</w:t>
      </w:r>
    </w:p>
    <w:p w14:paraId="4BCB2940" w14:textId="0F3FD228" w:rsidR="00FE3C9D" w:rsidRDefault="001A46BE" w:rsidP="00FE3C9D">
      <w:pPr>
        <w:pStyle w:val="ListParagraph"/>
        <w:tabs>
          <w:tab w:val="left" w:pos="5610"/>
        </w:tabs>
        <w:ind w:left="567"/>
        <w:rPr>
          <w:rFonts w:cs="Times New Roman"/>
          <w:szCs w:val="24"/>
        </w:rPr>
      </w:pPr>
      <w:r>
        <w:rPr>
          <w:rFonts w:cs="Times New Roman"/>
          <w:szCs w:val="24"/>
        </w:rPr>
        <w:t>Mengelola kegiatan bersifat adm atau surat menyurat dan menerima pendaftaran.</w:t>
      </w:r>
    </w:p>
    <w:p w14:paraId="7B195987" w14:textId="53774599" w:rsidR="001A46BE" w:rsidRDefault="001A46BE">
      <w:pPr>
        <w:pStyle w:val="ListParagraph"/>
        <w:numPr>
          <w:ilvl w:val="0"/>
          <w:numId w:val="10"/>
        </w:numPr>
        <w:tabs>
          <w:tab w:val="left" w:pos="5610"/>
        </w:tabs>
        <w:ind w:left="567" w:hanging="567"/>
        <w:rPr>
          <w:rFonts w:cs="Times New Roman"/>
          <w:szCs w:val="24"/>
        </w:rPr>
      </w:pPr>
      <w:r>
        <w:rPr>
          <w:rFonts w:cs="Times New Roman"/>
          <w:szCs w:val="24"/>
        </w:rPr>
        <w:t>Bendahara</w:t>
      </w:r>
    </w:p>
    <w:p w14:paraId="59A3C8BD" w14:textId="617B2DBB" w:rsidR="001A46BE" w:rsidRDefault="00F06797" w:rsidP="001A46BE">
      <w:pPr>
        <w:pStyle w:val="ListParagraph"/>
        <w:tabs>
          <w:tab w:val="left" w:pos="5610"/>
        </w:tabs>
        <w:ind w:left="567"/>
        <w:rPr>
          <w:rFonts w:cs="Times New Roman"/>
          <w:szCs w:val="24"/>
        </w:rPr>
      </w:pPr>
      <w:r>
        <w:rPr>
          <w:rFonts w:cs="Times New Roman"/>
          <w:szCs w:val="24"/>
        </w:rPr>
        <w:t>Mengelola dan melakukan pencatatan pelaporan keuangan PKBM Bina Sejahtera Karawang.</w:t>
      </w:r>
    </w:p>
    <w:p w14:paraId="2275EC72" w14:textId="208335AF" w:rsidR="00106B98" w:rsidRDefault="00106B98">
      <w:pPr>
        <w:pStyle w:val="ListParagraph"/>
        <w:numPr>
          <w:ilvl w:val="0"/>
          <w:numId w:val="10"/>
        </w:numPr>
        <w:tabs>
          <w:tab w:val="left" w:pos="5610"/>
        </w:tabs>
        <w:ind w:left="567" w:hanging="567"/>
        <w:rPr>
          <w:rFonts w:cs="Times New Roman"/>
          <w:szCs w:val="24"/>
        </w:rPr>
      </w:pPr>
      <w:r>
        <w:rPr>
          <w:rFonts w:cs="Times New Roman"/>
          <w:szCs w:val="24"/>
        </w:rPr>
        <w:t>Pengajar</w:t>
      </w:r>
    </w:p>
    <w:p w14:paraId="34D33D5B" w14:textId="48D6F7BE" w:rsidR="00106B98" w:rsidRDefault="00106B98" w:rsidP="00106B98">
      <w:pPr>
        <w:pStyle w:val="ListParagraph"/>
        <w:tabs>
          <w:tab w:val="left" w:pos="5610"/>
        </w:tabs>
        <w:ind w:left="567"/>
        <w:rPr>
          <w:rFonts w:cs="Times New Roman"/>
          <w:szCs w:val="24"/>
        </w:rPr>
      </w:pPr>
      <w:r>
        <w:rPr>
          <w:rFonts w:cs="Times New Roman"/>
          <w:szCs w:val="24"/>
        </w:rPr>
        <w:t xml:space="preserve">Memberikan materi pembelajaran </w:t>
      </w:r>
      <w:r w:rsidR="00455994">
        <w:rPr>
          <w:rFonts w:cs="Times New Roman"/>
          <w:szCs w:val="24"/>
        </w:rPr>
        <w:t>kepada siswa sesuai dengan kurikulum yang sudah ditetapkan.</w:t>
      </w:r>
    </w:p>
    <w:p w14:paraId="47A55E4C" w14:textId="52D87A3D" w:rsidR="00455994" w:rsidRDefault="00455994">
      <w:pPr>
        <w:pStyle w:val="ListParagraph"/>
        <w:numPr>
          <w:ilvl w:val="0"/>
          <w:numId w:val="10"/>
        </w:numPr>
        <w:tabs>
          <w:tab w:val="left" w:pos="5610"/>
        </w:tabs>
        <w:ind w:left="567" w:hanging="567"/>
        <w:rPr>
          <w:rFonts w:cs="Times New Roman"/>
          <w:szCs w:val="24"/>
        </w:rPr>
      </w:pPr>
      <w:r>
        <w:rPr>
          <w:rFonts w:cs="Times New Roman"/>
          <w:szCs w:val="24"/>
        </w:rPr>
        <w:t>Operasional</w:t>
      </w:r>
    </w:p>
    <w:p w14:paraId="1DBBB427" w14:textId="34294E77" w:rsidR="00455994" w:rsidRDefault="00455994" w:rsidP="00455994">
      <w:pPr>
        <w:pStyle w:val="ListParagraph"/>
        <w:tabs>
          <w:tab w:val="left" w:pos="5610"/>
        </w:tabs>
        <w:ind w:left="567"/>
        <w:rPr>
          <w:rFonts w:cs="Times New Roman"/>
          <w:szCs w:val="24"/>
        </w:rPr>
      </w:pPr>
      <w:r>
        <w:rPr>
          <w:rFonts w:cs="Times New Roman"/>
          <w:szCs w:val="24"/>
        </w:rPr>
        <w:lastRenderedPageBreak/>
        <w:t xml:space="preserve">Mengelola </w:t>
      </w:r>
      <w:r w:rsidR="002D1F0D">
        <w:rPr>
          <w:rFonts w:cs="Times New Roman"/>
          <w:szCs w:val="24"/>
        </w:rPr>
        <w:t>dan melakukan pemeliharaan sarana dan prasaran fisik pada PKBM Bina Sejahtera Karawang.</w:t>
      </w:r>
    </w:p>
    <w:p w14:paraId="3C7C4301" w14:textId="77777777" w:rsidR="00D12E46" w:rsidRDefault="00D12E46" w:rsidP="00D12E46">
      <w:pPr>
        <w:tabs>
          <w:tab w:val="left" w:pos="5610"/>
        </w:tabs>
        <w:rPr>
          <w:rFonts w:cs="Times New Roman"/>
          <w:szCs w:val="24"/>
        </w:rPr>
      </w:pPr>
    </w:p>
    <w:p w14:paraId="637081E5" w14:textId="2673840E" w:rsidR="00D12E46" w:rsidRPr="006D73FA" w:rsidRDefault="00D12E46" w:rsidP="00D12E46">
      <w:pPr>
        <w:pStyle w:val="Heading2"/>
      </w:pPr>
      <w:r>
        <w:t>4</w:t>
      </w:r>
      <w:r w:rsidRPr="006D73FA">
        <w:t>.</w:t>
      </w:r>
      <w:r w:rsidR="001D2707">
        <w:t>2</w:t>
      </w:r>
      <w:r w:rsidRPr="006D73FA">
        <w:t xml:space="preserve"> </w:t>
      </w:r>
      <w:r w:rsidR="001D2707">
        <w:t>Analisis Sistem</w:t>
      </w:r>
    </w:p>
    <w:p w14:paraId="07E125B7" w14:textId="18B269BB" w:rsidR="00D12E46" w:rsidRDefault="001D2707" w:rsidP="00D12E4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nalisis sistem merupakan suatu proses untuk  memahami dan mempelajari proses bisnis dalam membangun sistem, sehingga sistem yang dibangun dapat sesuai dengan proses bisnis yang berjalan pada perusahaan</w:t>
      </w:r>
      <w:r w:rsidR="00D12E46">
        <w:rPr>
          <w:rFonts w:ascii="Times New Roman" w:hAnsi="Times New Roman" w:cs="Times New Roman"/>
          <w:sz w:val="24"/>
          <w:szCs w:val="24"/>
        </w:rPr>
        <w:t>.</w:t>
      </w:r>
    </w:p>
    <w:p w14:paraId="1165E245" w14:textId="77777777" w:rsidR="00064DD0" w:rsidRDefault="00064DD0" w:rsidP="00064DD0">
      <w:pPr>
        <w:spacing w:after="0" w:line="480" w:lineRule="auto"/>
        <w:jc w:val="both"/>
        <w:rPr>
          <w:rFonts w:ascii="Times New Roman" w:hAnsi="Times New Roman" w:cs="Times New Roman"/>
          <w:sz w:val="24"/>
          <w:szCs w:val="24"/>
        </w:rPr>
      </w:pPr>
    </w:p>
    <w:p w14:paraId="5E5BA894" w14:textId="555B036B" w:rsidR="00064DD0" w:rsidRDefault="00064DD0">
      <w:pPr>
        <w:pStyle w:val="Heading3"/>
        <w:numPr>
          <w:ilvl w:val="2"/>
          <w:numId w:val="11"/>
        </w:numPr>
        <w:spacing w:before="240" w:beforeAutospacing="0"/>
        <w:ind w:left="709" w:hanging="709"/>
      </w:pPr>
      <w:r>
        <w:t>Struktur Organisasi dan Fungsi</w:t>
      </w:r>
    </w:p>
    <w:p w14:paraId="19CAFFB0" w14:textId="2E2F10D5" w:rsidR="00512191" w:rsidRDefault="00512191" w:rsidP="0051219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engamatan yang telah dilakukan, berikut adalah proses aktivitas pendaftaran siswa baru yang dideskripsikan dalam bentuk naratif:</w:t>
      </w:r>
    </w:p>
    <w:p w14:paraId="0F15B125" w14:textId="31EDA465" w:rsidR="00512191" w:rsidRDefault="00DF5573">
      <w:pPr>
        <w:pStyle w:val="ListParagraph"/>
        <w:numPr>
          <w:ilvl w:val="0"/>
          <w:numId w:val="12"/>
        </w:numPr>
        <w:ind w:left="709" w:hanging="709"/>
        <w:rPr>
          <w:rFonts w:cs="Times New Roman"/>
          <w:szCs w:val="24"/>
        </w:rPr>
      </w:pPr>
      <w:r>
        <w:rPr>
          <w:rFonts w:cs="Times New Roman"/>
          <w:szCs w:val="24"/>
        </w:rPr>
        <w:t>Calon siswa mendatangi sekolah</w:t>
      </w:r>
      <w:r w:rsidR="00600947">
        <w:rPr>
          <w:rFonts w:cs="Times New Roman"/>
          <w:szCs w:val="24"/>
        </w:rPr>
        <w:t xml:space="preserve"> </w:t>
      </w:r>
      <w:r>
        <w:rPr>
          <w:rFonts w:cs="Times New Roman"/>
          <w:szCs w:val="24"/>
        </w:rPr>
        <w:t>unt</w:t>
      </w:r>
      <w:r w:rsidR="007543AD">
        <w:rPr>
          <w:rFonts w:cs="Times New Roman"/>
          <w:szCs w:val="24"/>
        </w:rPr>
        <w:t>uk mencari informasi terkait program yang tersedia di PKBM Bina Sejahtera Karawang</w:t>
      </w:r>
      <w:r w:rsidR="0060025D">
        <w:rPr>
          <w:rFonts w:cs="Times New Roman"/>
          <w:szCs w:val="24"/>
        </w:rPr>
        <w:t xml:space="preserve"> dalam hal ini dibagian registrasi (sekretaris)</w:t>
      </w:r>
      <w:r w:rsidR="000C3D3D">
        <w:rPr>
          <w:rFonts w:cs="Times New Roman"/>
          <w:szCs w:val="24"/>
        </w:rPr>
        <w:t>.</w:t>
      </w:r>
    </w:p>
    <w:p w14:paraId="116264C2" w14:textId="7FE505E6" w:rsidR="007543AD" w:rsidRDefault="003758AD">
      <w:pPr>
        <w:pStyle w:val="ListParagraph"/>
        <w:numPr>
          <w:ilvl w:val="0"/>
          <w:numId w:val="12"/>
        </w:numPr>
        <w:ind w:left="709" w:hanging="709"/>
        <w:rPr>
          <w:rFonts w:cs="Times New Roman"/>
          <w:szCs w:val="24"/>
        </w:rPr>
      </w:pPr>
      <w:r>
        <w:rPr>
          <w:rFonts w:cs="Times New Roman"/>
          <w:szCs w:val="24"/>
        </w:rPr>
        <w:t>Bagian registrasi</w:t>
      </w:r>
      <w:r w:rsidR="000C3D3D">
        <w:rPr>
          <w:rFonts w:cs="Times New Roman"/>
          <w:szCs w:val="24"/>
        </w:rPr>
        <w:t xml:space="preserve"> memberikan </w:t>
      </w:r>
      <w:r w:rsidR="005704DE">
        <w:rPr>
          <w:rFonts w:cs="Times New Roman"/>
          <w:szCs w:val="24"/>
        </w:rPr>
        <w:t>penjelasan terkait program belajar yang ditawarkan.</w:t>
      </w:r>
    </w:p>
    <w:p w14:paraId="439C54BE" w14:textId="47291ACB" w:rsidR="005704DE" w:rsidRDefault="005704DE">
      <w:pPr>
        <w:pStyle w:val="ListParagraph"/>
        <w:numPr>
          <w:ilvl w:val="0"/>
          <w:numId w:val="12"/>
        </w:numPr>
        <w:ind w:left="709" w:hanging="709"/>
        <w:rPr>
          <w:rFonts w:cs="Times New Roman"/>
          <w:szCs w:val="24"/>
        </w:rPr>
      </w:pPr>
      <w:r>
        <w:rPr>
          <w:rFonts w:cs="Times New Roman"/>
          <w:szCs w:val="24"/>
        </w:rPr>
        <w:t>Calon siswa memilih program belajar</w:t>
      </w:r>
      <w:r w:rsidR="00F077C6">
        <w:rPr>
          <w:rFonts w:cs="Times New Roman"/>
          <w:szCs w:val="24"/>
        </w:rPr>
        <w:t>.</w:t>
      </w:r>
    </w:p>
    <w:p w14:paraId="022C5734" w14:textId="772A7688" w:rsidR="00F077C6" w:rsidRDefault="00F077C6">
      <w:pPr>
        <w:pStyle w:val="ListParagraph"/>
        <w:numPr>
          <w:ilvl w:val="0"/>
          <w:numId w:val="12"/>
        </w:numPr>
        <w:ind w:left="709" w:hanging="709"/>
        <w:rPr>
          <w:rFonts w:cs="Times New Roman"/>
          <w:szCs w:val="24"/>
        </w:rPr>
      </w:pPr>
      <w:r>
        <w:rPr>
          <w:rFonts w:cs="Times New Roman"/>
          <w:szCs w:val="24"/>
        </w:rPr>
        <w:t>Bagian registrasi memberikan formulir pendaftaran</w:t>
      </w:r>
      <w:r w:rsidR="00415AB5">
        <w:rPr>
          <w:rFonts w:cs="Times New Roman"/>
          <w:szCs w:val="24"/>
        </w:rPr>
        <w:t xml:space="preserve"> dan menginformasikan </w:t>
      </w:r>
      <w:r w:rsidR="00C62D6C">
        <w:rPr>
          <w:rFonts w:cs="Times New Roman"/>
          <w:szCs w:val="24"/>
        </w:rPr>
        <w:t xml:space="preserve">terkait syarat berkas yang diperlukan </w:t>
      </w:r>
      <w:r>
        <w:rPr>
          <w:rFonts w:cs="Times New Roman"/>
          <w:szCs w:val="24"/>
        </w:rPr>
        <w:t>kepada calon siswa.</w:t>
      </w:r>
    </w:p>
    <w:p w14:paraId="52C27DD7" w14:textId="5E0021E2" w:rsidR="00F077C6" w:rsidRDefault="00F077C6">
      <w:pPr>
        <w:pStyle w:val="ListParagraph"/>
        <w:numPr>
          <w:ilvl w:val="0"/>
          <w:numId w:val="12"/>
        </w:numPr>
        <w:ind w:left="709" w:hanging="709"/>
        <w:rPr>
          <w:rFonts w:cs="Times New Roman"/>
          <w:szCs w:val="24"/>
        </w:rPr>
      </w:pPr>
      <w:r>
        <w:rPr>
          <w:rFonts w:cs="Times New Roman"/>
          <w:szCs w:val="24"/>
        </w:rPr>
        <w:t>Calon siswa menerima formulir pendaftaran dari bagian registrasi.</w:t>
      </w:r>
    </w:p>
    <w:p w14:paraId="73C6C54F" w14:textId="2C1A0078" w:rsidR="00F077C6" w:rsidRDefault="00F077C6">
      <w:pPr>
        <w:pStyle w:val="ListParagraph"/>
        <w:numPr>
          <w:ilvl w:val="0"/>
          <w:numId w:val="12"/>
        </w:numPr>
        <w:ind w:left="709" w:hanging="709"/>
        <w:rPr>
          <w:rFonts w:cs="Times New Roman"/>
          <w:szCs w:val="24"/>
        </w:rPr>
      </w:pPr>
      <w:r>
        <w:rPr>
          <w:rFonts w:cs="Times New Roman"/>
          <w:szCs w:val="24"/>
        </w:rPr>
        <w:t xml:space="preserve">Calon siswa mengisi formulir </w:t>
      </w:r>
      <w:r w:rsidR="00C62D6C">
        <w:rPr>
          <w:rFonts w:cs="Times New Roman"/>
          <w:szCs w:val="24"/>
        </w:rPr>
        <w:t xml:space="preserve">dan menyerahkan </w:t>
      </w:r>
      <w:r w:rsidR="00EB27E4">
        <w:rPr>
          <w:rFonts w:cs="Times New Roman"/>
          <w:szCs w:val="24"/>
        </w:rPr>
        <w:t>berkas yang diperlukan kepada bagian resgistrasi.</w:t>
      </w:r>
    </w:p>
    <w:p w14:paraId="585F1744" w14:textId="3A759349" w:rsidR="00EB27E4" w:rsidRDefault="00EB27E4">
      <w:pPr>
        <w:pStyle w:val="ListParagraph"/>
        <w:numPr>
          <w:ilvl w:val="0"/>
          <w:numId w:val="12"/>
        </w:numPr>
        <w:ind w:left="709" w:hanging="709"/>
        <w:rPr>
          <w:rFonts w:cs="Times New Roman"/>
          <w:szCs w:val="24"/>
        </w:rPr>
      </w:pPr>
      <w:r>
        <w:rPr>
          <w:rFonts w:cs="Times New Roman"/>
          <w:szCs w:val="24"/>
        </w:rPr>
        <w:lastRenderedPageBreak/>
        <w:t>Bagian registrasi menerima formulir pendaftaran dan berkas dari calon siswa.</w:t>
      </w:r>
    </w:p>
    <w:p w14:paraId="688061B0" w14:textId="71755FFB" w:rsidR="00EB27E4" w:rsidRDefault="007F67C2">
      <w:pPr>
        <w:pStyle w:val="ListParagraph"/>
        <w:numPr>
          <w:ilvl w:val="0"/>
          <w:numId w:val="12"/>
        </w:numPr>
        <w:ind w:left="709" w:hanging="709"/>
        <w:rPr>
          <w:rFonts w:cs="Times New Roman"/>
          <w:szCs w:val="24"/>
        </w:rPr>
      </w:pPr>
      <w:r>
        <w:rPr>
          <w:rFonts w:cs="Times New Roman"/>
          <w:szCs w:val="24"/>
        </w:rPr>
        <w:t>Bagian registrasi memverifikasi formulir dan berkas dari calon siswa.</w:t>
      </w:r>
    </w:p>
    <w:p w14:paraId="2FADEB7B" w14:textId="6CD7D97F" w:rsidR="007F67C2" w:rsidRDefault="004C7F65">
      <w:pPr>
        <w:pStyle w:val="ListParagraph"/>
        <w:numPr>
          <w:ilvl w:val="0"/>
          <w:numId w:val="12"/>
        </w:numPr>
        <w:ind w:left="709" w:hanging="709"/>
        <w:rPr>
          <w:rFonts w:cs="Times New Roman"/>
          <w:szCs w:val="24"/>
        </w:rPr>
      </w:pPr>
      <w:r>
        <w:rPr>
          <w:rFonts w:cs="Times New Roman"/>
          <w:szCs w:val="24"/>
        </w:rPr>
        <w:t xml:space="preserve">Bagian registrasi menginformasikan </w:t>
      </w:r>
      <w:r w:rsidR="005532A9">
        <w:rPr>
          <w:rFonts w:cs="Times New Roman"/>
          <w:szCs w:val="24"/>
        </w:rPr>
        <w:t>hasil verifikasi administrasi</w:t>
      </w:r>
      <w:r w:rsidR="0068384E">
        <w:rPr>
          <w:rFonts w:cs="Times New Roman"/>
          <w:szCs w:val="24"/>
        </w:rPr>
        <w:t xml:space="preserve"> serta hasil keputusan diterima atau tidaknya</w:t>
      </w:r>
      <w:r w:rsidR="005532A9">
        <w:rPr>
          <w:rFonts w:cs="Times New Roman"/>
          <w:szCs w:val="24"/>
        </w:rPr>
        <w:t xml:space="preserve"> kepada calon siswa</w:t>
      </w:r>
      <w:r>
        <w:rPr>
          <w:rFonts w:cs="Times New Roman"/>
          <w:szCs w:val="24"/>
        </w:rPr>
        <w:t>.</w:t>
      </w:r>
    </w:p>
    <w:p w14:paraId="1B36CEE7" w14:textId="758C3408" w:rsidR="004C7F65" w:rsidRDefault="005532A9">
      <w:pPr>
        <w:pStyle w:val="ListParagraph"/>
        <w:numPr>
          <w:ilvl w:val="0"/>
          <w:numId w:val="12"/>
        </w:numPr>
        <w:ind w:left="709" w:hanging="709"/>
        <w:rPr>
          <w:rFonts w:cs="Times New Roman"/>
          <w:szCs w:val="24"/>
        </w:rPr>
      </w:pPr>
      <w:r>
        <w:rPr>
          <w:rFonts w:cs="Times New Roman"/>
          <w:szCs w:val="24"/>
        </w:rPr>
        <w:t xml:space="preserve">Calon siswa </w:t>
      </w:r>
      <w:r w:rsidR="0068384E">
        <w:rPr>
          <w:rFonts w:cs="Times New Roman"/>
          <w:szCs w:val="24"/>
        </w:rPr>
        <w:t xml:space="preserve">menerima </w:t>
      </w:r>
      <w:r w:rsidR="00084387">
        <w:rPr>
          <w:rFonts w:cs="Times New Roman"/>
          <w:szCs w:val="24"/>
        </w:rPr>
        <w:t>hasil kelulusan.</w:t>
      </w:r>
    </w:p>
    <w:p w14:paraId="13326AA1" w14:textId="473F8476" w:rsidR="00583C93" w:rsidRPr="00FC4E12" w:rsidRDefault="00C24E7F">
      <w:pPr>
        <w:pStyle w:val="ListParagraph"/>
        <w:numPr>
          <w:ilvl w:val="0"/>
          <w:numId w:val="12"/>
        </w:numPr>
        <w:ind w:left="709" w:hanging="709"/>
        <w:rPr>
          <w:rFonts w:cs="Times New Roman"/>
          <w:szCs w:val="24"/>
        </w:rPr>
      </w:pPr>
      <w:r>
        <w:rPr>
          <w:rFonts w:cs="Times New Roman"/>
          <w:szCs w:val="24"/>
        </w:rPr>
        <w:t>Calon siswa yang dinyatakan lulus dapat langsung megikuti proses pembelajaran tanpa dikenai biaya, kecuali bagi calon siswa yang berumur diatas usia sekolah.</w:t>
      </w:r>
    </w:p>
    <w:p w14:paraId="4FF58F96" w14:textId="77777777" w:rsidR="00FC4E12" w:rsidRDefault="00FC4E12">
      <w:pPr>
        <w:rPr>
          <w:rFonts w:ascii="Times New Roman" w:hAnsi="Times New Roman" w:cs="Times New Roman"/>
          <w:sz w:val="24"/>
          <w:szCs w:val="24"/>
        </w:rPr>
      </w:pPr>
      <w:r>
        <w:rPr>
          <w:rFonts w:cs="Times New Roman"/>
          <w:szCs w:val="24"/>
        </w:rPr>
        <w:br w:type="page"/>
      </w:r>
    </w:p>
    <w:p w14:paraId="25F40BC9" w14:textId="6AC984B9" w:rsidR="00583C93" w:rsidRPr="00583C93" w:rsidRDefault="00FC4E12" w:rsidP="00FC4E12">
      <w:pPr>
        <w:pStyle w:val="ListParagraph"/>
        <w:ind w:left="709"/>
        <w:rPr>
          <w:rFonts w:cs="Times New Roman"/>
          <w:szCs w:val="24"/>
        </w:rPr>
      </w:pPr>
      <w:r>
        <w:rPr>
          <w:noProof/>
        </w:rPr>
        <w:lastRenderedPageBreak/>
        <w:drawing>
          <wp:anchor distT="0" distB="0" distL="114300" distR="114300" simplePos="0" relativeHeight="251658240" behindDoc="0" locked="0" layoutInCell="1" allowOverlap="1" wp14:anchorId="1831DBF6" wp14:editId="05D01069">
            <wp:simplePos x="0" y="0"/>
            <wp:positionH relativeFrom="column">
              <wp:posOffset>1127125</wp:posOffset>
            </wp:positionH>
            <wp:positionV relativeFrom="paragraph">
              <wp:posOffset>505460</wp:posOffset>
            </wp:positionV>
            <wp:extent cx="2807970" cy="7585710"/>
            <wp:effectExtent l="0" t="0" r="0" b="0"/>
            <wp:wrapTopAndBottom/>
            <wp:docPr id="2310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073362" name="Picture 1"/>
                    <pic:cNvPicPr/>
                  </pic:nvPicPr>
                  <pic:blipFill rotWithShape="1">
                    <a:blip r:embed="rId20" cstate="print">
                      <a:extLst>
                        <a:ext uri="{28A0092B-C50C-407E-A947-70E740481C1C}">
                          <a14:useLocalDpi xmlns:a14="http://schemas.microsoft.com/office/drawing/2010/main" val="0"/>
                        </a:ext>
                      </a:extLst>
                    </a:blip>
                    <a:srcRect l="2478" t="2422" r="2390" b="1008"/>
                    <a:stretch/>
                  </pic:blipFill>
                  <pic:spPr bwMode="auto">
                    <a:xfrm>
                      <a:off x="0" y="0"/>
                      <a:ext cx="2807970" cy="7585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3C93">
        <w:rPr>
          <w:rFonts w:cs="Times New Roman"/>
          <w:szCs w:val="24"/>
        </w:rPr>
        <w:t>Alur Activity Diagram</w:t>
      </w:r>
    </w:p>
    <w:p w14:paraId="12A647BE" w14:textId="0F0F40ED" w:rsidR="00E14A89" w:rsidRDefault="00E14A89">
      <w:pPr>
        <w:pStyle w:val="Heading3"/>
        <w:numPr>
          <w:ilvl w:val="2"/>
          <w:numId w:val="11"/>
        </w:numPr>
        <w:spacing w:before="240" w:beforeAutospacing="0"/>
        <w:ind w:left="709" w:hanging="709"/>
      </w:pPr>
      <w:r>
        <w:lastRenderedPageBreak/>
        <w:t>Spesifikasi Dokumen Masukan dan Keluaran Sistem Saat Ini</w:t>
      </w:r>
    </w:p>
    <w:p w14:paraId="77EAA101" w14:textId="10BD951D" w:rsidR="00E14A89" w:rsidRDefault="00E14A89" w:rsidP="00543B2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Spesifikasi sistem berjalan ini akan menjelaskan mengenai dokumen-dokumen apa saja yang terdapat dalam proses pendaftaran siswa baru di PKBM Bina Sejahtera Karawang</w:t>
      </w:r>
      <w:r w:rsidR="00543B27">
        <w:rPr>
          <w:rFonts w:ascii="Times New Roman" w:hAnsi="Times New Roman" w:cs="Times New Roman"/>
          <w:sz w:val="24"/>
          <w:szCs w:val="24"/>
        </w:rPr>
        <w:t>, dokumen tersebut terdiri dari dokumen masukan dan dokumen keluaran.</w:t>
      </w:r>
    </w:p>
    <w:p w14:paraId="73C800F0" w14:textId="017D725B" w:rsidR="00543B27" w:rsidRDefault="00543B27">
      <w:pPr>
        <w:pStyle w:val="ListParagraph"/>
        <w:numPr>
          <w:ilvl w:val="0"/>
          <w:numId w:val="13"/>
        </w:numPr>
        <w:ind w:hanging="720"/>
        <w:rPr>
          <w:rFonts w:cs="Times New Roman"/>
          <w:szCs w:val="24"/>
        </w:rPr>
      </w:pPr>
      <w:r>
        <w:rPr>
          <w:rFonts w:cs="Times New Roman"/>
          <w:szCs w:val="24"/>
        </w:rPr>
        <w:t>Dokumen Masukan</w:t>
      </w:r>
    </w:p>
    <w:p w14:paraId="33FC6F7C" w14:textId="6C22D808" w:rsidR="00543B27" w:rsidRDefault="00D02D1F">
      <w:pPr>
        <w:pStyle w:val="ListParagraph"/>
        <w:numPr>
          <w:ilvl w:val="6"/>
          <w:numId w:val="9"/>
        </w:numPr>
        <w:ind w:left="709" w:hanging="709"/>
        <w:rPr>
          <w:rFonts w:cs="Times New Roman"/>
          <w:szCs w:val="24"/>
        </w:rPr>
      </w:pPr>
      <w:r>
        <w:rPr>
          <w:rFonts w:cs="Times New Roman"/>
          <w:szCs w:val="24"/>
        </w:rPr>
        <w:t>Nama Dokumen</w:t>
      </w:r>
      <w:r>
        <w:rPr>
          <w:rFonts w:cs="Times New Roman"/>
          <w:szCs w:val="24"/>
        </w:rPr>
        <w:tab/>
        <w:t xml:space="preserve">: </w:t>
      </w:r>
      <w:r w:rsidR="002B34F1">
        <w:rPr>
          <w:rFonts w:cs="Times New Roman"/>
          <w:szCs w:val="24"/>
        </w:rPr>
        <w:t>Formulir Pendaftaran</w:t>
      </w:r>
    </w:p>
    <w:p w14:paraId="5040C9B7" w14:textId="68A30B11" w:rsidR="002B34F1" w:rsidRDefault="002B34F1" w:rsidP="002B34F1">
      <w:pPr>
        <w:pStyle w:val="ListParagraph"/>
        <w:ind w:left="709"/>
        <w:rPr>
          <w:rFonts w:cs="Times New Roman"/>
          <w:szCs w:val="24"/>
        </w:rPr>
      </w:pPr>
      <w:r>
        <w:rPr>
          <w:rFonts w:cs="Times New Roman"/>
          <w:szCs w:val="24"/>
        </w:rPr>
        <w:t>Fungsi</w:t>
      </w:r>
      <w:r>
        <w:rPr>
          <w:rFonts w:cs="Times New Roman"/>
          <w:szCs w:val="24"/>
        </w:rPr>
        <w:tab/>
      </w:r>
      <w:r>
        <w:rPr>
          <w:rFonts w:cs="Times New Roman"/>
          <w:szCs w:val="24"/>
        </w:rPr>
        <w:tab/>
      </w:r>
      <w:r>
        <w:rPr>
          <w:rFonts w:cs="Times New Roman"/>
          <w:szCs w:val="24"/>
        </w:rPr>
        <w:tab/>
        <w:t xml:space="preserve">: </w:t>
      </w:r>
      <w:r w:rsidR="006234B8">
        <w:rPr>
          <w:rFonts w:cs="Times New Roman"/>
          <w:szCs w:val="24"/>
        </w:rPr>
        <w:t>Memasukkan informasi pribadi calon siswa</w:t>
      </w:r>
    </w:p>
    <w:p w14:paraId="1CF730DE" w14:textId="44BAF6C5" w:rsidR="000850E8" w:rsidRDefault="000850E8" w:rsidP="002B34F1">
      <w:pPr>
        <w:pStyle w:val="ListParagraph"/>
        <w:ind w:left="709"/>
        <w:rPr>
          <w:rFonts w:cs="Times New Roman"/>
          <w:szCs w:val="24"/>
        </w:rPr>
      </w:pPr>
      <w:r>
        <w:rPr>
          <w:rFonts w:cs="Times New Roman"/>
          <w:szCs w:val="24"/>
        </w:rPr>
        <w:t>Sumber</w:t>
      </w:r>
      <w:r>
        <w:rPr>
          <w:rFonts w:cs="Times New Roman"/>
          <w:szCs w:val="24"/>
        </w:rPr>
        <w:tab/>
      </w:r>
      <w:r>
        <w:rPr>
          <w:rFonts w:cs="Times New Roman"/>
          <w:szCs w:val="24"/>
        </w:rPr>
        <w:tab/>
        <w:t>: Sekretaris</w:t>
      </w:r>
    </w:p>
    <w:p w14:paraId="4D939E7A" w14:textId="0BCBAD25" w:rsidR="000850E8" w:rsidRDefault="000850E8" w:rsidP="002B34F1">
      <w:pPr>
        <w:pStyle w:val="ListParagraph"/>
        <w:ind w:left="709"/>
        <w:rPr>
          <w:rFonts w:cs="Times New Roman"/>
          <w:szCs w:val="24"/>
        </w:rPr>
      </w:pPr>
      <w:r>
        <w:rPr>
          <w:rFonts w:cs="Times New Roman"/>
          <w:szCs w:val="24"/>
        </w:rPr>
        <w:t>Tujuan</w:t>
      </w:r>
      <w:r>
        <w:rPr>
          <w:rFonts w:cs="Times New Roman"/>
          <w:szCs w:val="24"/>
        </w:rPr>
        <w:tab/>
      </w:r>
      <w:r>
        <w:rPr>
          <w:rFonts w:cs="Times New Roman"/>
          <w:szCs w:val="24"/>
        </w:rPr>
        <w:tab/>
      </w:r>
      <w:r>
        <w:rPr>
          <w:rFonts w:cs="Times New Roman"/>
          <w:szCs w:val="24"/>
        </w:rPr>
        <w:tab/>
        <w:t xml:space="preserve">: </w:t>
      </w:r>
      <w:r w:rsidR="008778C0">
        <w:rPr>
          <w:rFonts w:cs="Times New Roman"/>
          <w:szCs w:val="24"/>
        </w:rPr>
        <w:t>Sekolah</w:t>
      </w:r>
    </w:p>
    <w:p w14:paraId="5DA501A4" w14:textId="71AED571" w:rsidR="008778C0" w:rsidRDefault="008778C0" w:rsidP="002B34F1">
      <w:pPr>
        <w:pStyle w:val="ListParagraph"/>
        <w:ind w:left="709"/>
        <w:rPr>
          <w:rFonts w:cs="Times New Roman"/>
          <w:szCs w:val="24"/>
        </w:rPr>
      </w:pPr>
      <w:r>
        <w:rPr>
          <w:rFonts w:cs="Times New Roman"/>
          <w:szCs w:val="24"/>
        </w:rPr>
        <w:t>Media</w:t>
      </w:r>
      <w:r>
        <w:rPr>
          <w:rFonts w:cs="Times New Roman"/>
          <w:szCs w:val="24"/>
        </w:rPr>
        <w:tab/>
      </w:r>
      <w:r>
        <w:rPr>
          <w:rFonts w:cs="Times New Roman"/>
          <w:szCs w:val="24"/>
        </w:rPr>
        <w:tab/>
      </w:r>
      <w:r>
        <w:rPr>
          <w:rFonts w:cs="Times New Roman"/>
          <w:szCs w:val="24"/>
        </w:rPr>
        <w:tab/>
        <w:t>: Kertas</w:t>
      </w:r>
    </w:p>
    <w:p w14:paraId="2760FA80" w14:textId="41490D76" w:rsidR="008778C0" w:rsidRDefault="008778C0" w:rsidP="002B34F1">
      <w:pPr>
        <w:pStyle w:val="ListParagraph"/>
        <w:ind w:left="709"/>
        <w:rPr>
          <w:rFonts w:cs="Times New Roman"/>
          <w:szCs w:val="24"/>
        </w:rPr>
      </w:pPr>
      <w:r>
        <w:rPr>
          <w:rFonts w:cs="Times New Roman"/>
          <w:szCs w:val="24"/>
        </w:rPr>
        <w:t>Frekuensi</w:t>
      </w:r>
      <w:r>
        <w:rPr>
          <w:rFonts w:cs="Times New Roman"/>
          <w:szCs w:val="24"/>
        </w:rPr>
        <w:tab/>
      </w:r>
      <w:r>
        <w:rPr>
          <w:rFonts w:cs="Times New Roman"/>
          <w:szCs w:val="24"/>
        </w:rPr>
        <w:tab/>
        <w:t>: Setiap ada calon siswa yang mendaftar</w:t>
      </w:r>
    </w:p>
    <w:p w14:paraId="380E683C" w14:textId="77777777" w:rsidR="0074250C" w:rsidRDefault="008778C0" w:rsidP="0074250C">
      <w:pPr>
        <w:pStyle w:val="ListParagraph"/>
        <w:ind w:left="709"/>
        <w:rPr>
          <w:rFonts w:cs="Times New Roman"/>
          <w:szCs w:val="24"/>
        </w:rPr>
      </w:pPr>
      <w:r>
        <w:rPr>
          <w:rFonts w:cs="Times New Roman"/>
          <w:szCs w:val="24"/>
        </w:rPr>
        <w:t>Bentuk</w:t>
      </w:r>
      <w:r>
        <w:rPr>
          <w:rFonts w:cs="Times New Roman"/>
          <w:szCs w:val="24"/>
        </w:rPr>
        <w:tab/>
      </w:r>
      <w:r>
        <w:rPr>
          <w:rFonts w:cs="Times New Roman"/>
          <w:szCs w:val="24"/>
        </w:rPr>
        <w:tab/>
      </w:r>
      <w:r>
        <w:rPr>
          <w:rFonts w:cs="Times New Roman"/>
          <w:szCs w:val="24"/>
        </w:rPr>
        <w:tab/>
        <w:t xml:space="preserve">: </w:t>
      </w:r>
      <w:r w:rsidR="0074250C">
        <w:rPr>
          <w:rFonts w:cs="Times New Roman"/>
          <w:szCs w:val="24"/>
        </w:rPr>
        <w:t>Formulir</w:t>
      </w:r>
    </w:p>
    <w:p w14:paraId="0D428FD2" w14:textId="77777777" w:rsidR="004972CB" w:rsidRPr="004972CB" w:rsidRDefault="0074250C">
      <w:pPr>
        <w:pStyle w:val="ListParagraph"/>
        <w:numPr>
          <w:ilvl w:val="6"/>
          <w:numId w:val="9"/>
        </w:numPr>
        <w:ind w:left="709" w:hanging="709"/>
        <w:rPr>
          <w:rFonts w:cs="Times New Roman"/>
          <w:szCs w:val="24"/>
        </w:rPr>
      </w:pPr>
      <w:r>
        <w:t>Nama Dokumen</w:t>
      </w:r>
      <w:r>
        <w:tab/>
        <w:t xml:space="preserve">: Bukti </w:t>
      </w:r>
      <w:r w:rsidR="004972CB">
        <w:t>Identitas</w:t>
      </w:r>
    </w:p>
    <w:p w14:paraId="0A1FEFB4" w14:textId="77777777" w:rsidR="004972CB" w:rsidRPr="004972CB" w:rsidRDefault="004972CB" w:rsidP="004972CB">
      <w:pPr>
        <w:pStyle w:val="ListParagraph"/>
        <w:ind w:left="709"/>
        <w:rPr>
          <w:rFonts w:cs="Times New Roman"/>
          <w:szCs w:val="24"/>
        </w:rPr>
      </w:pPr>
      <w:r>
        <w:t>Fungsi</w:t>
      </w:r>
      <w:r>
        <w:tab/>
      </w:r>
      <w:r>
        <w:tab/>
      </w:r>
      <w:r>
        <w:tab/>
        <w:t>: Memenuhi persyaratan pendaftaran</w:t>
      </w:r>
    </w:p>
    <w:p w14:paraId="799CE067" w14:textId="77777777" w:rsidR="004972CB" w:rsidRDefault="004972CB" w:rsidP="004972CB">
      <w:pPr>
        <w:pStyle w:val="ListParagraph"/>
        <w:ind w:left="709"/>
      </w:pPr>
      <w:r>
        <w:t>Sumber</w:t>
      </w:r>
      <w:r>
        <w:tab/>
      </w:r>
      <w:r>
        <w:tab/>
        <w:t>: Calon Siswa</w:t>
      </w:r>
    </w:p>
    <w:p w14:paraId="5A1647C9" w14:textId="77777777" w:rsidR="00F07989" w:rsidRDefault="00F07989" w:rsidP="004972CB">
      <w:pPr>
        <w:pStyle w:val="ListParagraph"/>
        <w:ind w:left="709"/>
      </w:pPr>
      <w:r>
        <w:t>Tujuan</w:t>
      </w:r>
      <w:r>
        <w:tab/>
      </w:r>
      <w:r>
        <w:tab/>
      </w:r>
      <w:r>
        <w:tab/>
        <w:t>: Sekretaris</w:t>
      </w:r>
    </w:p>
    <w:p w14:paraId="2DBE26CC" w14:textId="77777777" w:rsidR="00F07989" w:rsidRDefault="00F07989" w:rsidP="004972CB">
      <w:pPr>
        <w:pStyle w:val="ListParagraph"/>
        <w:ind w:left="709"/>
      </w:pPr>
      <w:r>
        <w:t>Media</w:t>
      </w:r>
      <w:r>
        <w:tab/>
      </w:r>
      <w:r>
        <w:tab/>
      </w:r>
      <w:r>
        <w:tab/>
        <w:t>: Kertas</w:t>
      </w:r>
    </w:p>
    <w:p w14:paraId="3D29AE81" w14:textId="77777777" w:rsidR="00F07989" w:rsidRDefault="00F07989" w:rsidP="004972CB">
      <w:pPr>
        <w:pStyle w:val="ListParagraph"/>
        <w:ind w:left="709"/>
      </w:pPr>
      <w:r>
        <w:t>Frekuensi</w:t>
      </w:r>
      <w:r>
        <w:tab/>
      </w:r>
      <w:r>
        <w:tab/>
        <w:t>: Setiap proses pendaftaran</w:t>
      </w:r>
    </w:p>
    <w:p w14:paraId="5362340C" w14:textId="77777777" w:rsidR="00E659C0" w:rsidRDefault="00F07989" w:rsidP="006D1276">
      <w:pPr>
        <w:pStyle w:val="ListParagraph"/>
        <w:ind w:left="2879" w:hanging="2170"/>
      </w:pPr>
      <w:r>
        <w:t>Bentuk</w:t>
      </w:r>
      <w:r>
        <w:tab/>
      </w:r>
      <w:r>
        <w:tab/>
        <w:t>: Foto Copy KTP/Kartu NISN</w:t>
      </w:r>
      <w:r w:rsidR="006D1276">
        <w:t xml:space="preserve"> dan Foto Copy Kartu Keluarga</w:t>
      </w:r>
    </w:p>
    <w:p w14:paraId="76A84AC1" w14:textId="77777777" w:rsidR="00E659C0" w:rsidRPr="00E659C0" w:rsidRDefault="00E659C0">
      <w:pPr>
        <w:pStyle w:val="ListParagraph"/>
        <w:numPr>
          <w:ilvl w:val="6"/>
          <w:numId w:val="9"/>
        </w:numPr>
        <w:ind w:left="709" w:hanging="709"/>
        <w:rPr>
          <w:rFonts w:cs="Times New Roman"/>
          <w:szCs w:val="24"/>
        </w:rPr>
      </w:pPr>
      <w:r>
        <w:t>Nama Dokumen</w:t>
      </w:r>
      <w:r>
        <w:tab/>
        <w:t>: Bukti Akademik Pendukung</w:t>
      </w:r>
    </w:p>
    <w:p w14:paraId="0EF298E4" w14:textId="77777777" w:rsidR="00E659C0" w:rsidRDefault="00E659C0" w:rsidP="00E659C0">
      <w:pPr>
        <w:pStyle w:val="ListParagraph"/>
        <w:ind w:left="709"/>
      </w:pPr>
      <w:r>
        <w:t>Fungsi</w:t>
      </w:r>
      <w:r>
        <w:tab/>
      </w:r>
      <w:r>
        <w:tab/>
      </w:r>
      <w:r>
        <w:tab/>
        <w:t>: Memenuhi persyaratan pendaftaran</w:t>
      </w:r>
    </w:p>
    <w:p w14:paraId="436820E3" w14:textId="77777777" w:rsidR="00E659C0" w:rsidRDefault="00E659C0" w:rsidP="00E659C0">
      <w:pPr>
        <w:pStyle w:val="ListParagraph"/>
        <w:ind w:left="709"/>
      </w:pPr>
      <w:r>
        <w:lastRenderedPageBreak/>
        <w:t>Sumber</w:t>
      </w:r>
      <w:r>
        <w:tab/>
      </w:r>
      <w:r>
        <w:tab/>
        <w:t>: Calon Siswa</w:t>
      </w:r>
    </w:p>
    <w:p w14:paraId="47B46916" w14:textId="77777777" w:rsidR="00E659C0" w:rsidRDefault="00E659C0" w:rsidP="00E659C0">
      <w:pPr>
        <w:pStyle w:val="ListParagraph"/>
        <w:ind w:left="709"/>
      </w:pPr>
      <w:r>
        <w:t>Tujuan</w:t>
      </w:r>
      <w:r>
        <w:tab/>
      </w:r>
      <w:r>
        <w:tab/>
      </w:r>
      <w:r>
        <w:tab/>
        <w:t>: Sekretaris</w:t>
      </w:r>
    </w:p>
    <w:p w14:paraId="4309BAB8" w14:textId="77777777" w:rsidR="00E659C0" w:rsidRDefault="00E659C0" w:rsidP="00E659C0">
      <w:pPr>
        <w:pStyle w:val="ListParagraph"/>
        <w:ind w:left="709"/>
      </w:pPr>
      <w:r>
        <w:t>Media</w:t>
      </w:r>
      <w:r>
        <w:tab/>
      </w:r>
      <w:r>
        <w:tab/>
      </w:r>
      <w:r>
        <w:tab/>
        <w:t>: Kertas</w:t>
      </w:r>
    </w:p>
    <w:p w14:paraId="5E7134BD" w14:textId="77777777" w:rsidR="00E659C0" w:rsidRDefault="00E659C0" w:rsidP="00E659C0">
      <w:pPr>
        <w:pStyle w:val="ListParagraph"/>
        <w:ind w:left="709"/>
      </w:pPr>
      <w:r>
        <w:t>Frekuensi</w:t>
      </w:r>
      <w:r>
        <w:tab/>
      </w:r>
      <w:r>
        <w:tab/>
        <w:t>: Setiap proses pendaftaran</w:t>
      </w:r>
    </w:p>
    <w:p w14:paraId="339E77FC" w14:textId="77777777" w:rsidR="00EB4404" w:rsidRDefault="00E659C0" w:rsidP="009B19DC">
      <w:pPr>
        <w:pStyle w:val="ListParagraph"/>
        <w:ind w:left="2879" w:hanging="2170"/>
      </w:pPr>
      <w:r>
        <w:t>Bentuk</w:t>
      </w:r>
      <w:r>
        <w:tab/>
      </w:r>
      <w:r>
        <w:tab/>
        <w:t xml:space="preserve">: </w:t>
      </w:r>
      <w:r w:rsidR="009B19DC">
        <w:t>Foto Copy Ijazah SD dan SMP dan Surat Keterangan Lulus dari Sekolah Asal</w:t>
      </w:r>
    </w:p>
    <w:p w14:paraId="7B30EAA2" w14:textId="77777777" w:rsidR="00EB4404" w:rsidRDefault="00EB4404" w:rsidP="00EB4404"/>
    <w:p w14:paraId="7E8D62F2" w14:textId="3C12E967" w:rsidR="00EB4404" w:rsidRDefault="00EB4404">
      <w:pPr>
        <w:pStyle w:val="ListParagraph"/>
        <w:numPr>
          <w:ilvl w:val="0"/>
          <w:numId w:val="13"/>
        </w:numPr>
        <w:ind w:hanging="720"/>
        <w:rPr>
          <w:rFonts w:cs="Times New Roman"/>
          <w:szCs w:val="24"/>
        </w:rPr>
      </w:pPr>
      <w:r>
        <w:rPr>
          <w:rFonts w:cs="Times New Roman"/>
          <w:szCs w:val="24"/>
        </w:rPr>
        <w:t>Dokumen Keluaran</w:t>
      </w:r>
    </w:p>
    <w:p w14:paraId="1BFD8F16" w14:textId="0078A5B6" w:rsidR="00EB4404" w:rsidRDefault="00EB4404" w:rsidP="00A9684B">
      <w:pPr>
        <w:pStyle w:val="ListParagraph"/>
        <w:ind w:left="0" w:firstLine="709"/>
        <w:rPr>
          <w:rFonts w:cs="Times New Roman"/>
          <w:szCs w:val="24"/>
        </w:rPr>
      </w:pPr>
      <w:r>
        <w:rPr>
          <w:rFonts w:cs="Times New Roman"/>
          <w:szCs w:val="24"/>
        </w:rPr>
        <w:t>Tidak terdapat dokumen keluaran, hanya berupa konfirmasi secara lisan dari pihak PKBM Bina Sejahtera bahwa siswa tersebut</w:t>
      </w:r>
      <w:r w:rsidR="00A9684B">
        <w:rPr>
          <w:rFonts w:cs="Times New Roman"/>
          <w:szCs w:val="24"/>
        </w:rPr>
        <w:t xml:space="preserve"> diterima dan dapat langsung memulai program pembelajaran.</w:t>
      </w:r>
    </w:p>
    <w:p w14:paraId="51B7DFFA" w14:textId="77777777" w:rsidR="00936658" w:rsidRDefault="00936658" w:rsidP="00936658">
      <w:pPr>
        <w:rPr>
          <w:rFonts w:cs="Times New Roman"/>
          <w:szCs w:val="24"/>
        </w:rPr>
      </w:pPr>
    </w:p>
    <w:p w14:paraId="66F88CFF" w14:textId="77777777" w:rsidR="00936658" w:rsidRDefault="00936658" w:rsidP="00936658">
      <w:pPr>
        <w:rPr>
          <w:rFonts w:cs="Times New Roman"/>
          <w:szCs w:val="24"/>
        </w:rPr>
      </w:pPr>
    </w:p>
    <w:p w14:paraId="58110106" w14:textId="6C780567" w:rsidR="00936658" w:rsidRDefault="00936658">
      <w:pPr>
        <w:pStyle w:val="Heading3"/>
        <w:numPr>
          <w:ilvl w:val="2"/>
          <w:numId w:val="11"/>
        </w:numPr>
        <w:spacing w:before="240" w:beforeAutospacing="0"/>
        <w:ind w:left="709" w:hanging="709"/>
      </w:pPr>
      <w:r>
        <w:t>Analisis Sistem Fungsional</w:t>
      </w:r>
    </w:p>
    <w:p w14:paraId="2D89A964" w14:textId="73AB63DA" w:rsidR="00936658" w:rsidRDefault="00F87A7C" w:rsidP="00612C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fungsional menggambarkan tentang suatu proses kegiatan yang akan diterapkan dalam sebauh sistem dan menjelaskan kebutuhan yang diperlukan agar sistem dapat berjalan dengan baik dan sesuai dengan kebutuhan.</w:t>
      </w:r>
    </w:p>
    <w:p w14:paraId="34C7AF06" w14:textId="6B924887" w:rsidR="00612C21" w:rsidRDefault="00A12371" w:rsidP="00612C2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w:t>
      </w:r>
      <w:r w:rsidR="00612C21">
        <w:rPr>
          <w:rFonts w:ascii="Times New Roman" w:hAnsi="Times New Roman" w:cs="Times New Roman"/>
          <w:sz w:val="24"/>
          <w:szCs w:val="24"/>
        </w:rPr>
        <w:t>adalah analisis sistem fungsional:</w:t>
      </w:r>
    </w:p>
    <w:p w14:paraId="0E3B8443" w14:textId="2D7421D7" w:rsidR="00612C21" w:rsidRDefault="00DC1558">
      <w:pPr>
        <w:pStyle w:val="ListParagraph"/>
        <w:numPr>
          <w:ilvl w:val="6"/>
          <w:numId w:val="5"/>
        </w:numPr>
        <w:ind w:left="709" w:hanging="709"/>
        <w:rPr>
          <w:rFonts w:cs="Times New Roman"/>
          <w:szCs w:val="24"/>
        </w:rPr>
      </w:pPr>
      <w:r>
        <w:rPr>
          <w:rFonts w:cs="Times New Roman"/>
          <w:szCs w:val="24"/>
        </w:rPr>
        <w:t xml:space="preserve">Sistem </w:t>
      </w:r>
      <w:r w:rsidR="00377D60">
        <w:rPr>
          <w:rFonts w:cs="Times New Roman"/>
          <w:szCs w:val="24"/>
        </w:rPr>
        <w:t xml:space="preserve">dapat menampilkan halaman </w:t>
      </w:r>
      <w:r w:rsidR="00377D60" w:rsidRPr="00455946">
        <w:rPr>
          <w:rFonts w:cs="Times New Roman"/>
          <w:i/>
          <w:iCs/>
          <w:szCs w:val="24"/>
        </w:rPr>
        <w:t>company</w:t>
      </w:r>
      <w:r w:rsidR="00377D60">
        <w:rPr>
          <w:rFonts w:cs="Times New Roman"/>
          <w:szCs w:val="24"/>
        </w:rPr>
        <w:t xml:space="preserve"> </w:t>
      </w:r>
      <w:r w:rsidR="00377D60" w:rsidRPr="00455946">
        <w:rPr>
          <w:rFonts w:cs="Times New Roman"/>
          <w:i/>
          <w:iCs/>
          <w:szCs w:val="24"/>
        </w:rPr>
        <w:t>profile</w:t>
      </w:r>
      <w:r w:rsidR="00377D60">
        <w:rPr>
          <w:rFonts w:cs="Times New Roman"/>
          <w:szCs w:val="24"/>
        </w:rPr>
        <w:t xml:space="preserve"> atau </w:t>
      </w:r>
      <w:r w:rsidR="00377D60" w:rsidRPr="00455946">
        <w:rPr>
          <w:rFonts w:cs="Times New Roman"/>
          <w:i/>
          <w:iCs/>
          <w:szCs w:val="24"/>
        </w:rPr>
        <w:t>landing</w:t>
      </w:r>
      <w:r w:rsidR="00377D60">
        <w:rPr>
          <w:rFonts w:cs="Times New Roman"/>
          <w:szCs w:val="24"/>
        </w:rPr>
        <w:t xml:space="preserve"> </w:t>
      </w:r>
      <w:r w:rsidR="00377D60" w:rsidRPr="00455946">
        <w:rPr>
          <w:rFonts w:cs="Times New Roman"/>
          <w:i/>
          <w:iCs/>
          <w:szCs w:val="24"/>
        </w:rPr>
        <w:t>page</w:t>
      </w:r>
    </w:p>
    <w:p w14:paraId="34D54047" w14:textId="79A4EDDD" w:rsidR="00377D60" w:rsidRDefault="00455946">
      <w:pPr>
        <w:pStyle w:val="ListParagraph"/>
        <w:numPr>
          <w:ilvl w:val="6"/>
          <w:numId w:val="5"/>
        </w:numPr>
        <w:ind w:left="709" w:hanging="709"/>
        <w:rPr>
          <w:rFonts w:cs="Times New Roman"/>
          <w:szCs w:val="24"/>
        </w:rPr>
      </w:pPr>
      <w:r>
        <w:rPr>
          <w:rFonts w:cs="Times New Roman"/>
          <w:szCs w:val="24"/>
        </w:rPr>
        <w:t>Sistem dapat menampilkan halaman registrasi</w:t>
      </w:r>
    </w:p>
    <w:p w14:paraId="6BEE069A" w14:textId="33D41661" w:rsidR="00455946" w:rsidRDefault="00455946">
      <w:pPr>
        <w:pStyle w:val="ListParagraph"/>
        <w:numPr>
          <w:ilvl w:val="6"/>
          <w:numId w:val="5"/>
        </w:numPr>
        <w:ind w:left="709" w:hanging="709"/>
        <w:rPr>
          <w:rFonts w:cs="Times New Roman"/>
          <w:szCs w:val="24"/>
        </w:rPr>
      </w:pPr>
      <w:r>
        <w:rPr>
          <w:rFonts w:cs="Times New Roman"/>
          <w:szCs w:val="24"/>
        </w:rPr>
        <w:t>Sistem dapat menampilkan halaman login</w:t>
      </w:r>
    </w:p>
    <w:p w14:paraId="313C332F" w14:textId="36056E8D" w:rsidR="00455946" w:rsidRDefault="003B0411">
      <w:pPr>
        <w:pStyle w:val="ListParagraph"/>
        <w:numPr>
          <w:ilvl w:val="6"/>
          <w:numId w:val="5"/>
        </w:numPr>
        <w:ind w:left="709" w:hanging="709"/>
        <w:rPr>
          <w:rFonts w:cs="Times New Roman"/>
          <w:szCs w:val="24"/>
        </w:rPr>
      </w:pPr>
      <w:r>
        <w:rPr>
          <w:rFonts w:cs="Times New Roman"/>
          <w:szCs w:val="24"/>
        </w:rPr>
        <w:t>Sistem dapat membuat akun baru</w:t>
      </w:r>
    </w:p>
    <w:p w14:paraId="26D548FC" w14:textId="1592EC75" w:rsidR="004E671A" w:rsidRDefault="004E671A">
      <w:pPr>
        <w:pStyle w:val="ListParagraph"/>
        <w:numPr>
          <w:ilvl w:val="6"/>
          <w:numId w:val="5"/>
        </w:numPr>
        <w:ind w:left="709" w:hanging="709"/>
        <w:rPr>
          <w:rFonts w:cs="Times New Roman"/>
          <w:szCs w:val="24"/>
        </w:rPr>
      </w:pPr>
      <w:r>
        <w:rPr>
          <w:rFonts w:cs="Times New Roman"/>
          <w:szCs w:val="24"/>
        </w:rPr>
        <w:t>Sistem dapat menampilkan halaman pendaftaran</w:t>
      </w:r>
    </w:p>
    <w:p w14:paraId="0E9466E6" w14:textId="50C826B6" w:rsidR="00A4530E" w:rsidRDefault="00A4530E">
      <w:pPr>
        <w:pStyle w:val="ListParagraph"/>
        <w:numPr>
          <w:ilvl w:val="6"/>
          <w:numId w:val="5"/>
        </w:numPr>
        <w:ind w:left="709" w:hanging="709"/>
        <w:rPr>
          <w:rFonts w:cs="Times New Roman"/>
          <w:szCs w:val="24"/>
        </w:rPr>
      </w:pPr>
      <w:r>
        <w:rPr>
          <w:rFonts w:cs="Times New Roman"/>
          <w:szCs w:val="24"/>
        </w:rPr>
        <w:t>Sistem dapat menampilkan halaman pembayaran</w:t>
      </w:r>
    </w:p>
    <w:p w14:paraId="0750A35B" w14:textId="571EBEC1" w:rsidR="00254C29" w:rsidRDefault="00B41602">
      <w:pPr>
        <w:pStyle w:val="ListParagraph"/>
        <w:numPr>
          <w:ilvl w:val="6"/>
          <w:numId w:val="5"/>
        </w:numPr>
        <w:ind w:left="709" w:hanging="709"/>
        <w:rPr>
          <w:rFonts w:cs="Times New Roman"/>
          <w:szCs w:val="24"/>
        </w:rPr>
      </w:pPr>
      <w:r>
        <w:rPr>
          <w:rFonts w:cs="Times New Roman"/>
          <w:szCs w:val="24"/>
        </w:rPr>
        <w:lastRenderedPageBreak/>
        <w:t xml:space="preserve">Sistem dapat menampilkan halaman </w:t>
      </w:r>
      <w:r w:rsidRPr="00B41602">
        <w:rPr>
          <w:rFonts w:cs="Times New Roman"/>
          <w:i/>
          <w:iCs/>
          <w:szCs w:val="24"/>
        </w:rPr>
        <w:t>profile</w:t>
      </w:r>
      <w:r>
        <w:rPr>
          <w:rFonts w:cs="Times New Roman"/>
          <w:i/>
          <w:iCs/>
          <w:szCs w:val="24"/>
        </w:rPr>
        <w:t xml:space="preserve"> </w:t>
      </w:r>
      <w:r>
        <w:rPr>
          <w:rFonts w:cs="Times New Roman"/>
          <w:szCs w:val="24"/>
        </w:rPr>
        <w:t>pengguna</w:t>
      </w:r>
    </w:p>
    <w:p w14:paraId="0064E184" w14:textId="556BB42B" w:rsidR="003B0411" w:rsidRDefault="003B0411">
      <w:pPr>
        <w:pStyle w:val="ListParagraph"/>
        <w:numPr>
          <w:ilvl w:val="6"/>
          <w:numId w:val="5"/>
        </w:numPr>
        <w:ind w:left="709" w:hanging="709"/>
        <w:rPr>
          <w:rFonts w:cs="Times New Roman"/>
          <w:szCs w:val="24"/>
        </w:rPr>
      </w:pPr>
      <w:r>
        <w:rPr>
          <w:rFonts w:cs="Times New Roman"/>
          <w:szCs w:val="24"/>
        </w:rPr>
        <w:t xml:space="preserve">Sistem dapat </w:t>
      </w:r>
      <w:r w:rsidR="0068431E">
        <w:rPr>
          <w:rFonts w:cs="Times New Roman"/>
          <w:szCs w:val="24"/>
        </w:rPr>
        <w:t>mengirim dan menyimpan data formulir pendaftaran</w:t>
      </w:r>
    </w:p>
    <w:p w14:paraId="1A8726AD" w14:textId="09821388" w:rsidR="002F1EB8" w:rsidRDefault="002F1EB8">
      <w:pPr>
        <w:pStyle w:val="ListParagraph"/>
        <w:numPr>
          <w:ilvl w:val="6"/>
          <w:numId w:val="5"/>
        </w:numPr>
        <w:ind w:left="709" w:hanging="709"/>
        <w:rPr>
          <w:rFonts w:cs="Times New Roman"/>
          <w:szCs w:val="24"/>
        </w:rPr>
      </w:pPr>
      <w:r>
        <w:rPr>
          <w:rFonts w:cs="Times New Roman"/>
          <w:szCs w:val="24"/>
        </w:rPr>
        <w:t xml:space="preserve">Sistem dapat </w:t>
      </w:r>
      <w:r w:rsidR="00180266">
        <w:rPr>
          <w:rFonts w:cs="Times New Roman"/>
          <w:szCs w:val="24"/>
        </w:rPr>
        <w:t>print bukti bahwa calon siswa sudah diterima</w:t>
      </w:r>
    </w:p>
    <w:p w14:paraId="2ECB5E25" w14:textId="33977113" w:rsidR="0068431E" w:rsidRDefault="000F4965">
      <w:pPr>
        <w:pStyle w:val="ListParagraph"/>
        <w:numPr>
          <w:ilvl w:val="6"/>
          <w:numId w:val="5"/>
        </w:numPr>
        <w:ind w:left="709" w:hanging="709"/>
        <w:rPr>
          <w:rFonts w:cs="Times New Roman"/>
          <w:szCs w:val="24"/>
        </w:rPr>
      </w:pPr>
      <w:r>
        <w:rPr>
          <w:rFonts w:cs="Times New Roman"/>
          <w:szCs w:val="24"/>
        </w:rPr>
        <w:t>Sistem dapat mengirim</w:t>
      </w:r>
      <w:r w:rsidR="001B7E5D">
        <w:rPr>
          <w:rFonts w:cs="Times New Roman"/>
          <w:szCs w:val="24"/>
        </w:rPr>
        <w:t xml:space="preserve"> dan menyimpan</w:t>
      </w:r>
      <w:r>
        <w:rPr>
          <w:rFonts w:cs="Times New Roman"/>
          <w:szCs w:val="24"/>
        </w:rPr>
        <w:t xml:space="preserve"> bukti pembayaran</w:t>
      </w:r>
    </w:p>
    <w:p w14:paraId="36A0D730" w14:textId="0974BB8C" w:rsidR="00081B74" w:rsidRDefault="000F4965">
      <w:pPr>
        <w:pStyle w:val="ListParagraph"/>
        <w:numPr>
          <w:ilvl w:val="6"/>
          <w:numId w:val="5"/>
        </w:numPr>
        <w:ind w:left="709" w:hanging="709"/>
        <w:rPr>
          <w:rFonts w:cs="Times New Roman"/>
          <w:szCs w:val="24"/>
        </w:rPr>
      </w:pPr>
      <w:r>
        <w:rPr>
          <w:rFonts w:cs="Times New Roman"/>
          <w:szCs w:val="24"/>
        </w:rPr>
        <w:t xml:space="preserve">Sistem dapat </w:t>
      </w:r>
      <w:r w:rsidR="00254C29">
        <w:rPr>
          <w:rFonts w:cs="Times New Roman"/>
          <w:szCs w:val="24"/>
        </w:rPr>
        <w:t xml:space="preserve">menambah dan menghapus data </w:t>
      </w:r>
      <w:r w:rsidR="00B41602">
        <w:rPr>
          <w:rFonts w:cs="Times New Roman"/>
          <w:szCs w:val="24"/>
        </w:rPr>
        <w:t>pengguna</w:t>
      </w:r>
    </w:p>
    <w:p w14:paraId="02B5D155" w14:textId="7FBCBF70" w:rsidR="00254C29" w:rsidRDefault="00B41602">
      <w:pPr>
        <w:pStyle w:val="ListParagraph"/>
        <w:numPr>
          <w:ilvl w:val="6"/>
          <w:numId w:val="5"/>
        </w:numPr>
        <w:ind w:left="709" w:hanging="709"/>
        <w:rPr>
          <w:rFonts w:cs="Times New Roman"/>
          <w:szCs w:val="24"/>
        </w:rPr>
      </w:pPr>
      <w:r>
        <w:rPr>
          <w:rFonts w:cs="Times New Roman"/>
          <w:szCs w:val="24"/>
        </w:rPr>
        <w:t xml:space="preserve">Sistem dapat </w:t>
      </w:r>
      <w:r w:rsidR="000F12EE">
        <w:rPr>
          <w:rFonts w:cs="Times New Roman"/>
          <w:szCs w:val="24"/>
        </w:rPr>
        <w:t>menambah, mengedit dan menghapus data program belajar</w:t>
      </w:r>
    </w:p>
    <w:p w14:paraId="047E4BD2" w14:textId="469EDDED" w:rsidR="000F12EE" w:rsidRDefault="000F12EE">
      <w:pPr>
        <w:pStyle w:val="ListParagraph"/>
        <w:numPr>
          <w:ilvl w:val="6"/>
          <w:numId w:val="5"/>
        </w:numPr>
        <w:ind w:left="709" w:hanging="709"/>
        <w:rPr>
          <w:rFonts w:cs="Times New Roman"/>
          <w:szCs w:val="24"/>
        </w:rPr>
      </w:pPr>
      <w:r>
        <w:rPr>
          <w:rFonts w:cs="Times New Roman"/>
          <w:szCs w:val="24"/>
        </w:rPr>
        <w:t xml:space="preserve">Sistem dapat </w:t>
      </w:r>
      <w:r w:rsidR="009F31DE">
        <w:rPr>
          <w:rFonts w:cs="Times New Roman"/>
          <w:szCs w:val="24"/>
        </w:rPr>
        <w:t>menambah, mengedit dan menghapus data pendaftaran</w:t>
      </w:r>
    </w:p>
    <w:p w14:paraId="53CA05BD" w14:textId="295B5E79" w:rsidR="002F1EB8" w:rsidRDefault="002F1EB8">
      <w:pPr>
        <w:pStyle w:val="ListParagraph"/>
        <w:numPr>
          <w:ilvl w:val="6"/>
          <w:numId w:val="5"/>
        </w:numPr>
        <w:ind w:left="709" w:hanging="709"/>
        <w:rPr>
          <w:rFonts w:cs="Times New Roman"/>
          <w:szCs w:val="24"/>
        </w:rPr>
      </w:pPr>
      <w:r>
        <w:rPr>
          <w:rFonts w:cs="Times New Roman"/>
          <w:szCs w:val="24"/>
        </w:rPr>
        <w:t>Sistem dapat membuat laporan tahunan terkait data pendaftar</w:t>
      </w:r>
    </w:p>
    <w:p w14:paraId="46449014" w14:textId="2BA0872D" w:rsidR="009F31DE" w:rsidRDefault="009F31DE">
      <w:pPr>
        <w:pStyle w:val="ListParagraph"/>
        <w:numPr>
          <w:ilvl w:val="6"/>
          <w:numId w:val="5"/>
        </w:numPr>
        <w:ind w:left="709" w:hanging="709"/>
        <w:rPr>
          <w:rFonts w:cs="Times New Roman"/>
          <w:szCs w:val="24"/>
        </w:rPr>
      </w:pPr>
      <w:r>
        <w:rPr>
          <w:rFonts w:cs="Times New Roman"/>
          <w:szCs w:val="24"/>
        </w:rPr>
        <w:t>Sistem dapat merubah status</w:t>
      </w:r>
      <w:r w:rsidR="00C81FB0">
        <w:rPr>
          <w:rFonts w:cs="Times New Roman"/>
          <w:szCs w:val="24"/>
        </w:rPr>
        <w:t xml:space="preserve"> pendaftar menjadi</w:t>
      </w:r>
      <w:r>
        <w:rPr>
          <w:rFonts w:cs="Times New Roman"/>
          <w:szCs w:val="24"/>
        </w:rPr>
        <w:t xml:space="preserve"> </w:t>
      </w:r>
      <w:r w:rsidR="00C81FB0">
        <w:rPr>
          <w:rFonts w:cs="Times New Roman"/>
          <w:szCs w:val="24"/>
        </w:rPr>
        <w:t>terverifikasi atau tidak.</w:t>
      </w:r>
    </w:p>
    <w:p w14:paraId="52A051D9" w14:textId="455E3CFC" w:rsidR="00C81FB0" w:rsidRDefault="00C81FB0">
      <w:pPr>
        <w:pStyle w:val="ListParagraph"/>
        <w:numPr>
          <w:ilvl w:val="6"/>
          <w:numId w:val="5"/>
        </w:numPr>
        <w:ind w:left="709" w:hanging="709"/>
        <w:rPr>
          <w:rFonts w:cs="Times New Roman"/>
          <w:szCs w:val="24"/>
        </w:rPr>
      </w:pPr>
      <w:r>
        <w:rPr>
          <w:rFonts w:cs="Times New Roman"/>
          <w:szCs w:val="24"/>
        </w:rPr>
        <w:t>Sistem dapat menambah, mengedit dan menghapus data pembayaran</w:t>
      </w:r>
    </w:p>
    <w:p w14:paraId="4C3596B9" w14:textId="432AE740" w:rsidR="00C81FB0" w:rsidRDefault="00C81FB0">
      <w:pPr>
        <w:pStyle w:val="ListParagraph"/>
        <w:numPr>
          <w:ilvl w:val="6"/>
          <w:numId w:val="5"/>
        </w:numPr>
        <w:ind w:left="709" w:hanging="709"/>
        <w:rPr>
          <w:rFonts w:cs="Times New Roman"/>
          <w:szCs w:val="24"/>
        </w:rPr>
      </w:pPr>
      <w:r>
        <w:rPr>
          <w:rFonts w:cs="Times New Roman"/>
          <w:szCs w:val="24"/>
        </w:rPr>
        <w:t xml:space="preserve">Sistem dapat </w:t>
      </w:r>
      <w:r w:rsidR="000D61AD">
        <w:rPr>
          <w:rFonts w:cs="Times New Roman"/>
          <w:szCs w:val="24"/>
        </w:rPr>
        <w:t>merubah status pembayaran menjadi dibayar, gratis atau belum bayar</w:t>
      </w:r>
    </w:p>
    <w:p w14:paraId="0712A8BB" w14:textId="0E833FAC" w:rsidR="000D61AD" w:rsidRDefault="000D61AD">
      <w:pPr>
        <w:pStyle w:val="ListParagraph"/>
        <w:numPr>
          <w:ilvl w:val="6"/>
          <w:numId w:val="5"/>
        </w:numPr>
        <w:ind w:left="709" w:hanging="709"/>
        <w:rPr>
          <w:rFonts w:cs="Times New Roman"/>
          <w:szCs w:val="24"/>
        </w:rPr>
      </w:pPr>
      <w:r>
        <w:rPr>
          <w:rFonts w:cs="Times New Roman"/>
          <w:szCs w:val="24"/>
        </w:rPr>
        <w:t>Sistem dapat menambah, mengedit dan menghapus data jadwal atau kegiatan pendaftaran</w:t>
      </w:r>
    </w:p>
    <w:p w14:paraId="7AB0EF87" w14:textId="2C346BFE" w:rsidR="000D61AD" w:rsidRDefault="00C4426E">
      <w:pPr>
        <w:pStyle w:val="ListParagraph"/>
        <w:numPr>
          <w:ilvl w:val="6"/>
          <w:numId w:val="5"/>
        </w:numPr>
        <w:ind w:left="709" w:hanging="709"/>
        <w:rPr>
          <w:rFonts w:cs="Times New Roman"/>
          <w:szCs w:val="24"/>
        </w:rPr>
      </w:pPr>
      <w:r>
        <w:rPr>
          <w:rFonts w:cs="Times New Roman"/>
          <w:szCs w:val="24"/>
        </w:rPr>
        <w:t>Sistem dapat menambah, mengedit dan menghapus data pengumuman calon siswa apakah diterima atau tidak.</w:t>
      </w:r>
    </w:p>
    <w:p w14:paraId="0B238542" w14:textId="77777777" w:rsidR="00C907D9" w:rsidRDefault="00C907D9" w:rsidP="00C907D9">
      <w:pPr>
        <w:rPr>
          <w:rFonts w:cs="Times New Roman"/>
          <w:szCs w:val="24"/>
        </w:rPr>
      </w:pPr>
    </w:p>
    <w:p w14:paraId="6E69E1B6" w14:textId="612DF34D" w:rsidR="00C907D9" w:rsidRDefault="00C907D9">
      <w:pPr>
        <w:pStyle w:val="Heading3"/>
        <w:numPr>
          <w:ilvl w:val="2"/>
          <w:numId w:val="11"/>
        </w:numPr>
        <w:spacing w:before="240" w:beforeAutospacing="0"/>
        <w:ind w:left="709" w:hanging="709"/>
      </w:pPr>
      <w:r>
        <w:t>Analisis Sistem Non Fungsional</w:t>
      </w:r>
    </w:p>
    <w:p w14:paraId="7C4B4383" w14:textId="5D793EA7" w:rsidR="00C907D9" w:rsidRDefault="00C907D9" w:rsidP="00C907D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non fungsional menggambarkan tentang peralatan dan perlengkapan seperti perangkat lunak (</w:t>
      </w:r>
      <w:r w:rsidRPr="00C907D9">
        <w:rPr>
          <w:rFonts w:ascii="Times New Roman" w:hAnsi="Times New Roman" w:cs="Times New Roman"/>
          <w:i/>
          <w:iCs/>
          <w:sz w:val="24"/>
          <w:szCs w:val="24"/>
        </w:rPr>
        <w:t>software</w:t>
      </w:r>
      <w:r>
        <w:rPr>
          <w:rFonts w:ascii="Times New Roman" w:hAnsi="Times New Roman" w:cs="Times New Roman"/>
          <w:sz w:val="24"/>
          <w:szCs w:val="24"/>
        </w:rPr>
        <w:t>) dan perangkat keras (</w:t>
      </w:r>
      <w:r w:rsidRPr="00C907D9">
        <w:rPr>
          <w:rFonts w:ascii="Times New Roman" w:hAnsi="Times New Roman" w:cs="Times New Roman"/>
          <w:i/>
          <w:iCs/>
          <w:sz w:val="24"/>
          <w:szCs w:val="24"/>
        </w:rPr>
        <w:t>hardware</w:t>
      </w:r>
      <w:r>
        <w:rPr>
          <w:rFonts w:ascii="Times New Roman" w:hAnsi="Times New Roman" w:cs="Times New Roman"/>
          <w:sz w:val="24"/>
          <w:szCs w:val="24"/>
        </w:rPr>
        <w:t>) yang dibutuhkan untuk membangun sistem. Berikut ini merupakan analisis sistem non fungsional:</w:t>
      </w:r>
    </w:p>
    <w:p w14:paraId="41E64635" w14:textId="0D74D003" w:rsidR="00C907D9" w:rsidRDefault="008566BA">
      <w:pPr>
        <w:pStyle w:val="ListParagraph"/>
        <w:numPr>
          <w:ilvl w:val="3"/>
          <w:numId w:val="4"/>
        </w:numPr>
        <w:ind w:left="709" w:hanging="709"/>
        <w:rPr>
          <w:rFonts w:cs="Times New Roman"/>
          <w:szCs w:val="24"/>
        </w:rPr>
      </w:pPr>
      <w:r>
        <w:rPr>
          <w:rFonts w:cs="Times New Roman"/>
          <w:szCs w:val="24"/>
        </w:rPr>
        <w:t>Perangkat Lunak</w:t>
      </w:r>
    </w:p>
    <w:p w14:paraId="637DEBB2" w14:textId="7D220A09" w:rsidR="008566BA" w:rsidRDefault="008566BA" w:rsidP="008566BA">
      <w:pPr>
        <w:pStyle w:val="ListParagraph"/>
        <w:ind w:left="709"/>
        <w:rPr>
          <w:rFonts w:cs="Times New Roman"/>
          <w:szCs w:val="24"/>
        </w:rPr>
      </w:pPr>
      <w:r>
        <w:rPr>
          <w:rFonts w:cs="Times New Roman"/>
          <w:szCs w:val="24"/>
        </w:rPr>
        <w:lastRenderedPageBreak/>
        <w:t>Perangkat lunak yang dibutuhkan dalam membangun sistem informasi pendaftaran siswa baru berbasis web, yaitu sebagai berikut:</w:t>
      </w:r>
    </w:p>
    <w:p w14:paraId="691FB1D6" w14:textId="20DA4486" w:rsidR="008566BA" w:rsidRDefault="00DC7FE6">
      <w:pPr>
        <w:pStyle w:val="ListParagraph"/>
        <w:numPr>
          <w:ilvl w:val="0"/>
          <w:numId w:val="14"/>
        </w:numPr>
        <w:ind w:left="1134" w:hanging="425"/>
        <w:rPr>
          <w:rFonts w:cs="Times New Roman"/>
          <w:szCs w:val="24"/>
        </w:rPr>
      </w:pPr>
      <w:r>
        <w:rPr>
          <w:rFonts w:cs="Times New Roman"/>
          <w:szCs w:val="24"/>
        </w:rPr>
        <w:t>OS Windows 11 64 bit</w:t>
      </w:r>
    </w:p>
    <w:p w14:paraId="03D3A771" w14:textId="2576D570" w:rsidR="00DC7FE6" w:rsidRDefault="00DC7FE6">
      <w:pPr>
        <w:pStyle w:val="ListParagraph"/>
        <w:numPr>
          <w:ilvl w:val="0"/>
          <w:numId w:val="14"/>
        </w:numPr>
        <w:ind w:left="1134" w:hanging="425"/>
        <w:rPr>
          <w:rFonts w:cs="Times New Roman"/>
          <w:szCs w:val="24"/>
        </w:rPr>
      </w:pPr>
      <w:r>
        <w:rPr>
          <w:rFonts w:cs="Times New Roman"/>
          <w:szCs w:val="24"/>
        </w:rPr>
        <w:t>Visual Studio Code</w:t>
      </w:r>
    </w:p>
    <w:p w14:paraId="66FE7793" w14:textId="1F7676D2" w:rsidR="00DC7FE6" w:rsidRDefault="00DC7FE6">
      <w:pPr>
        <w:pStyle w:val="ListParagraph"/>
        <w:numPr>
          <w:ilvl w:val="0"/>
          <w:numId w:val="14"/>
        </w:numPr>
        <w:ind w:left="1134" w:hanging="425"/>
        <w:rPr>
          <w:rFonts w:cs="Times New Roman"/>
          <w:szCs w:val="24"/>
        </w:rPr>
      </w:pPr>
      <w:r>
        <w:rPr>
          <w:rFonts w:cs="Times New Roman"/>
          <w:szCs w:val="24"/>
        </w:rPr>
        <w:t>Laragon</w:t>
      </w:r>
    </w:p>
    <w:p w14:paraId="40A37D3B" w14:textId="75CA3846" w:rsidR="00DC7FE6" w:rsidRDefault="00DC7FE6">
      <w:pPr>
        <w:pStyle w:val="ListParagraph"/>
        <w:numPr>
          <w:ilvl w:val="0"/>
          <w:numId w:val="14"/>
        </w:numPr>
        <w:ind w:left="1134" w:hanging="425"/>
        <w:rPr>
          <w:rFonts w:cs="Times New Roman"/>
          <w:szCs w:val="24"/>
        </w:rPr>
      </w:pPr>
      <w:r>
        <w:rPr>
          <w:rFonts w:cs="Times New Roman"/>
          <w:szCs w:val="24"/>
        </w:rPr>
        <w:t>Web browser (Google Chrome)</w:t>
      </w:r>
    </w:p>
    <w:p w14:paraId="7B685B7A" w14:textId="7F637184" w:rsidR="00DC7FE6" w:rsidRDefault="00B102AA">
      <w:pPr>
        <w:pStyle w:val="ListParagraph"/>
        <w:numPr>
          <w:ilvl w:val="3"/>
          <w:numId w:val="4"/>
        </w:numPr>
        <w:ind w:left="709" w:hanging="709"/>
        <w:rPr>
          <w:rFonts w:cs="Times New Roman"/>
          <w:szCs w:val="24"/>
        </w:rPr>
      </w:pPr>
      <w:r>
        <w:rPr>
          <w:rFonts w:cs="Times New Roman"/>
          <w:szCs w:val="24"/>
        </w:rPr>
        <w:t>Perangkat Keras</w:t>
      </w:r>
    </w:p>
    <w:p w14:paraId="1120DD62" w14:textId="05DD2D3F" w:rsidR="00B102AA" w:rsidRDefault="00B102AA">
      <w:pPr>
        <w:pStyle w:val="ListParagraph"/>
        <w:numPr>
          <w:ilvl w:val="4"/>
          <w:numId w:val="4"/>
        </w:numPr>
        <w:ind w:left="1134" w:hanging="425"/>
        <w:rPr>
          <w:rFonts w:cs="Times New Roman"/>
          <w:szCs w:val="24"/>
        </w:rPr>
      </w:pPr>
      <w:r>
        <w:rPr>
          <w:rFonts w:cs="Times New Roman"/>
          <w:szCs w:val="24"/>
        </w:rPr>
        <w:t xml:space="preserve">Laptop Asus dengan prosesor AMD Ryzen 3, 8GB RAM, Memory SSD </w:t>
      </w:r>
      <w:r w:rsidR="000850A4">
        <w:rPr>
          <w:rFonts w:cs="Times New Roman"/>
          <w:szCs w:val="24"/>
        </w:rPr>
        <w:t>512 GB</w:t>
      </w:r>
    </w:p>
    <w:p w14:paraId="34F47839" w14:textId="77777777" w:rsidR="000850A4" w:rsidRDefault="000850A4" w:rsidP="000850A4">
      <w:pPr>
        <w:rPr>
          <w:rFonts w:cs="Times New Roman"/>
          <w:szCs w:val="24"/>
        </w:rPr>
      </w:pPr>
    </w:p>
    <w:p w14:paraId="7AD5CCDE" w14:textId="79168AEA" w:rsidR="000850A4" w:rsidRDefault="000850A4">
      <w:pPr>
        <w:pStyle w:val="Heading3"/>
        <w:numPr>
          <w:ilvl w:val="2"/>
          <w:numId w:val="11"/>
        </w:numPr>
        <w:spacing w:before="240" w:beforeAutospacing="0"/>
        <w:ind w:left="709" w:hanging="709"/>
      </w:pPr>
      <w:r>
        <w:t>Analisis SWOT</w:t>
      </w:r>
    </w:p>
    <w:p w14:paraId="3CADE90B" w14:textId="74111990" w:rsidR="000850A4" w:rsidRDefault="000850A4" w:rsidP="000850A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sidR="007D418E">
        <w:rPr>
          <w:rFonts w:ascii="Times New Roman" w:hAnsi="Times New Roman" w:cs="Times New Roman"/>
          <w:sz w:val="24"/>
          <w:szCs w:val="24"/>
        </w:rPr>
        <w:t>SWOT adalah suatu metode yang digunakan untuk mengevaluasi situasi sebuah perusahaan dengan mempertimbangkan empat faktor utama yaitu kekuatan (</w:t>
      </w:r>
      <w:r w:rsidR="007D418E">
        <w:rPr>
          <w:rFonts w:ascii="Times New Roman" w:hAnsi="Times New Roman" w:cs="Times New Roman"/>
          <w:i/>
          <w:iCs/>
          <w:sz w:val="24"/>
          <w:szCs w:val="24"/>
        </w:rPr>
        <w:t>strengths</w:t>
      </w:r>
      <w:r w:rsidR="007D418E">
        <w:rPr>
          <w:rFonts w:ascii="Times New Roman" w:hAnsi="Times New Roman" w:cs="Times New Roman"/>
          <w:sz w:val="24"/>
          <w:szCs w:val="24"/>
        </w:rPr>
        <w:t>), kelemahan (</w:t>
      </w:r>
      <w:r w:rsidR="007D418E">
        <w:rPr>
          <w:rFonts w:ascii="Times New Roman" w:hAnsi="Times New Roman" w:cs="Times New Roman"/>
          <w:i/>
          <w:iCs/>
          <w:sz w:val="24"/>
          <w:szCs w:val="24"/>
        </w:rPr>
        <w:t>weakness</w:t>
      </w:r>
      <w:r w:rsidR="007D418E">
        <w:rPr>
          <w:rFonts w:ascii="Times New Roman" w:hAnsi="Times New Roman" w:cs="Times New Roman"/>
          <w:sz w:val="24"/>
          <w:szCs w:val="24"/>
        </w:rPr>
        <w:t>), peluang (</w:t>
      </w:r>
      <w:r w:rsidR="007D418E">
        <w:rPr>
          <w:rFonts w:ascii="Times New Roman" w:hAnsi="Times New Roman" w:cs="Times New Roman"/>
          <w:i/>
          <w:iCs/>
          <w:sz w:val="24"/>
          <w:szCs w:val="24"/>
        </w:rPr>
        <w:t>opportunities</w:t>
      </w:r>
      <w:r w:rsidR="007D418E">
        <w:rPr>
          <w:rFonts w:ascii="Times New Roman" w:hAnsi="Times New Roman" w:cs="Times New Roman"/>
          <w:sz w:val="24"/>
          <w:szCs w:val="24"/>
        </w:rPr>
        <w:t>), dan ancaman (</w:t>
      </w:r>
      <w:r w:rsidR="007D418E">
        <w:rPr>
          <w:rFonts w:ascii="Times New Roman" w:hAnsi="Times New Roman" w:cs="Times New Roman"/>
          <w:i/>
          <w:iCs/>
          <w:sz w:val="24"/>
          <w:szCs w:val="24"/>
        </w:rPr>
        <w:t>threat</w:t>
      </w:r>
      <w:r w:rsidR="007D418E">
        <w:rPr>
          <w:rFonts w:ascii="Times New Roman" w:hAnsi="Times New Roman" w:cs="Times New Roman"/>
          <w:sz w:val="24"/>
          <w:szCs w:val="24"/>
        </w:rPr>
        <w:t xml:space="preserve">). SWOT </w:t>
      </w:r>
      <w:r w:rsidR="00615C88">
        <w:rPr>
          <w:rFonts w:ascii="Times New Roman" w:hAnsi="Times New Roman" w:cs="Times New Roman"/>
          <w:sz w:val="24"/>
          <w:szCs w:val="24"/>
        </w:rPr>
        <w:t>dapat membantu untuk mengidentifikasi faktor internal dan eksternal yang dapat mempengaruhi keberhasilan atau kegagalan suatu perusahaan.</w:t>
      </w:r>
    </w:p>
    <w:tbl>
      <w:tblPr>
        <w:tblStyle w:val="TableGrid0"/>
        <w:tblW w:w="8075" w:type="dxa"/>
        <w:tblLook w:val="04A0" w:firstRow="1" w:lastRow="0" w:firstColumn="1" w:lastColumn="0" w:noHBand="0" w:noVBand="1"/>
      </w:tblPr>
      <w:tblGrid>
        <w:gridCol w:w="3964"/>
        <w:gridCol w:w="4111"/>
      </w:tblGrid>
      <w:tr w:rsidR="00615C88" w14:paraId="0F0D71F3" w14:textId="77777777" w:rsidTr="00B2169B">
        <w:tc>
          <w:tcPr>
            <w:tcW w:w="3964" w:type="dxa"/>
          </w:tcPr>
          <w:p w14:paraId="0B9EDB52" w14:textId="77777777" w:rsidR="00847284" w:rsidRDefault="00847284" w:rsidP="00CD72B6">
            <w:pPr>
              <w:spacing w:line="276" w:lineRule="auto"/>
              <w:jc w:val="center"/>
              <w:rPr>
                <w:rFonts w:ascii="Times New Roman" w:hAnsi="Times New Roman" w:cs="Times New Roman"/>
                <w:b/>
                <w:bCs/>
                <w:i/>
                <w:iCs/>
                <w:sz w:val="24"/>
                <w:szCs w:val="24"/>
              </w:rPr>
            </w:pPr>
          </w:p>
          <w:p w14:paraId="0787AC34" w14:textId="12C4312A" w:rsidR="00615C88" w:rsidRDefault="00D30EC4" w:rsidP="00CD72B6">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Strengths</w:t>
            </w:r>
          </w:p>
          <w:p w14:paraId="786658BD" w14:textId="77777777" w:rsidR="00847284" w:rsidRDefault="00847284" w:rsidP="00CD72B6">
            <w:pPr>
              <w:spacing w:line="276" w:lineRule="auto"/>
              <w:jc w:val="center"/>
              <w:rPr>
                <w:rFonts w:ascii="Times New Roman" w:hAnsi="Times New Roman" w:cs="Times New Roman"/>
                <w:b/>
                <w:bCs/>
                <w:i/>
                <w:iCs/>
                <w:sz w:val="24"/>
                <w:szCs w:val="24"/>
              </w:rPr>
            </w:pPr>
          </w:p>
          <w:p w14:paraId="7C0DAE39" w14:textId="7F6CBEF5" w:rsidR="008A0418" w:rsidRPr="00CD72B6" w:rsidRDefault="008A0418">
            <w:pPr>
              <w:pStyle w:val="ListParagraph"/>
              <w:numPr>
                <w:ilvl w:val="6"/>
                <w:numId w:val="4"/>
              </w:numPr>
              <w:spacing w:line="276" w:lineRule="auto"/>
              <w:ind w:left="596" w:hanging="425"/>
              <w:rPr>
                <w:rFonts w:cs="Times New Roman"/>
                <w:szCs w:val="24"/>
              </w:rPr>
            </w:pPr>
            <w:r>
              <w:rPr>
                <w:rFonts w:cs="Times New Roman"/>
                <w:szCs w:val="24"/>
              </w:rPr>
              <w:t>Menghasilkan informasi proses pendaftaran secara cepat dan efisien.</w:t>
            </w:r>
          </w:p>
          <w:p w14:paraId="30A070BC" w14:textId="4BCACD3D" w:rsidR="00EE399C" w:rsidRPr="00B753AA" w:rsidRDefault="00EE399C">
            <w:pPr>
              <w:pStyle w:val="ListParagraph"/>
              <w:numPr>
                <w:ilvl w:val="6"/>
                <w:numId w:val="4"/>
              </w:numPr>
              <w:spacing w:line="276" w:lineRule="auto"/>
              <w:ind w:left="596" w:right="1163" w:hanging="425"/>
              <w:rPr>
                <w:rFonts w:cs="Times New Roman"/>
                <w:szCs w:val="24"/>
              </w:rPr>
            </w:pPr>
            <w:r>
              <w:rPr>
                <w:rFonts w:cs="Times New Roman"/>
                <w:szCs w:val="24"/>
              </w:rPr>
              <w:t>Keterjangkauan dan aksesibilitas</w:t>
            </w:r>
            <w:r w:rsidR="00B753AA">
              <w:rPr>
                <w:rFonts w:cs="Times New Roman"/>
                <w:szCs w:val="24"/>
              </w:rPr>
              <w:t>.</w:t>
            </w:r>
          </w:p>
          <w:p w14:paraId="37F65AD9" w14:textId="58AA3357" w:rsidR="00C63C48" w:rsidRPr="00B753AA" w:rsidRDefault="00EE399C">
            <w:pPr>
              <w:pStyle w:val="ListParagraph"/>
              <w:numPr>
                <w:ilvl w:val="6"/>
                <w:numId w:val="4"/>
              </w:numPr>
              <w:spacing w:line="276" w:lineRule="auto"/>
              <w:ind w:left="596" w:hanging="425"/>
              <w:rPr>
                <w:rFonts w:cs="Times New Roman"/>
                <w:szCs w:val="24"/>
              </w:rPr>
            </w:pPr>
            <w:r>
              <w:rPr>
                <w:rFonts w:cs="Times New Roman"/>
                <w:szCs w:val="24"/>
              </w:rPr>
              <w:t xml:space="preserve">Data </w:t>
            </w:r>
            <w:r w:rsidR="00167EA0">
              <w:rPr>
                <w:rFonts w:cs="Times New Roman"/>
                <w:szCs w:val="24"/>
              </w:rPr>
              <w:t>calon siswa dapat terkelola dengan baik, termasuk data pribadi, riwayat pendidikan serta dokumen lainnya.</w:t>
            </w:r>
          </w:p>
          <w:p w14:paraId="35F29F05" w14:textId="2B2D10EC" w:rsidR="00C63C48" w:rsidRPr="00D30EC4" w:rsidRDefault="00C63C48">
            <w:pPr>
              <w:pStyle w:val="ListParagraph"/>
              <w:numPr>
                <w:ilvl w:val="6"/>
                <w:numId w:val="4"/>
              </w:numPr>
              <w:spacing w:line="276" w:lineRule="auto"/>
              <w:ind w:left="596" w:hanging="425"/>
              <w:rPr>
                <w:rFonts w:cs="Times New Roman"/>
                <w:szCs w:val="24"/>
              </w:rPr>
            </w:pPr>
            <w:r>
              <w:rPr>
                <w:rFonts w:cs="Times New Roman"/>
                <w:szCs w:val="24"/>
              </w:rPr>
              <w:lastRenderedPageBreak/>
              <w:t>Meningkatkan citra sekolah sebagai lembaga yang modern.</w:t>
            </w:r>
          </w:p>
        </w:tc>
        <w:tc>
          <w:tcPr>
            <w:tcW w:w="4111" w:type="dxa"/>
          </w:tcPr>
          <w:p w14:paraId="0CA711D8" w14:textId="77777777" w:rsidR="00847284" w:rsidRDefault="00847284" w:rsidP="00847284">
            <w:pPr>
              <w:spacing w:line="276" w:lineRule="auto"/>
              <w:jc w:val="center"/>
              <w:rPr>
                <w:rFonts w:ascii="Times New Roman" w:hAnsi="Times New Roman" w:cs="Times New Roman"/>
                <w:b/>
                <w:bCs/>
                <w:i/>
                <w:iCs/>
                <w:sz w:val="24"/>
                <w:szCs w:val="24"/>
              </w:rPr>
            </w:pPr>
          </w:p>
          <w:p w14:paraId="2DCE5E1C" w14:textId="00670E95" w:rsidR="00615C88" w:rsidRDefault="004129D0" w:rsidP="00847284">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Weakness</w:t>
            </w:r>
          </w:p>
          <w:p w14:paraId="225C581E" w14:textId="77777777" w:rsidR="00847284" w:rsidRDefault="00847284" w:rsidP="00847284">
            <w:pPr>
              <w:spacing w:line="276" w:lineRule="auto"/>
              <w:jc w:val="center"/>
              <w:rPr>
                <w:rFonts w:ascii="Times New Roman" w:hAnsi="Times New Roman" w:cs="Times New Roman"/>
                <w:b/>
                <w:bCs/>
                <w:i/>
                <w:iCs/>
                <w:sz w:val="24"/>
                <w:szCs w:val="24"/>
              </w:rPr>
            </w:pPr>
          </w:p>
          <w:p w14:paraId="090B206E" w14:textId="1B022078" w:rsidR="005717C1" w:rsidRPr="00847284" w:rsidRDefault="005A1F6B">
            <w:pPr>
              <w:pStyle w:val="ListParagraph"/>
              <w:numPr>
                <w:ilvl w:val="0"/>
                <w:numId w:val="15"/>
              </w:numPr>
              <w:spacing w:line="276" w:lineRule="auto"/>
              <w:rPr>
                <w:rFonts w:cs="Times New Roman"/>
                <w:szCs w:val="24"/>
              </w:rPr>
            </w:pPr>
            <w:r>
              <w:rPr>
                <w:rFonts w:cs="Times New Roman"/>
                <w:szCs w:val="24"/>
              </w:rPr>
              <w:t>Potensi ketergantungan yang tinggi pada sistem jika terjadi gangguan teknis</w:t>
            </w:r>
            <w:r w:rsidR="005717C1">
              <w:rPr>
                <w:rFonts w:cs="Times New Roman"/>
                <w:szCs w:val="24"/>
              </w:rPr>
              <w:t>.</w:t>
            </w:r>
          </w:p>
          <w:p w14:paraId="54C4FC38" w14:textId="0E9A02BC" w:rsidR="00F93A4D" w:rsidRPr="00847284" w:rsidRDefault="005717C1">
            <w:pPr>
              <w:pStyle w:val="ListParagraph"/>
              <w:numPr>
                <w:ilvl w:val="0"/>
                <w:numId w:val="15"/>
              </w:numPr>
              <w:spacing w:line="276" w:lineRule="auto"/>
              <w:rPr>
                <w:rFonts w:cs="Times New Roman"/>
                <w:szCs w:val="24"/>
              </w:rPr>
            </w:pPr>
            <w:r>
              <w:rPr>
                <w:rFonts w:cs="Times New Roman"/>
                <w:szCs w:val="24"/>
              </w:rPr>
              <w:t>Jika terjadi gangguan teknis atau masalah pada sistem</w:t>
            </w:r>
            <w:r w:rsidR="00F93A4D">
              <w:rPr>
                <w:rFonts w:cs="Times New Roman"/>
                <w:szCs w:val="24"/>
              </w:rPr>
              <w:t>, proses pendaftaran dapat terhambat atau terganggu.</w:t>
            </w:r>
          </w:p>
          <w:p w14:paraId="37CB5876" w14:textId="15F6AFC3" w:rsidR="00F93A4D" w:rsidRPr="00F93A4D" w:rsidRDefault="00F93A4D">
            <w:pPr>
              <w:pStyle w:val="ListParagraph"/>
              <w:numPr>
                <w:ilvl w:val="0"/>
                <w:numId w:val="15"/>
              </w:numPr>
              <w:spacing w:line="276" w:lineRule="auto"/>
              <w:rPr>
                <w:rFonts w:cs="Times New Roman"/>
                <w:szCs w:val="24"/>
              </w:rPr>
            </w:pPr>
            <w:r>
              <w:rPr>
                <w:rFonts w:cs="Times New Roman"/>
                <w:szCs w:val="24"/>
              </w:rPr>
              <w:t>Sistem perlu di-</w:t>
            </w:r>
            <w:r w:rsidRPr="00F93A4D">
              <w:rPr>
                <w:rFonts w:cs="Times New Roman"/>
                <w:i/>
                <w:iCs/>
                <w:szCs w:val="24"/>
              </w:rPr>
              <w:t>update</w:t>
            </w:r>
            <w:r>
              <w:rPr>
                <w:rFonts w:cs="Times New Roman"/>
                <w:i/>
                <w:iCs/>
                <w:szCs w:val="24"/>
              </w:rPr>
              <w:t xml:space="preserve"> </w:t>
            </w:r>
            <w:r>
              <w:rPr>
                <w:rFonts w:cs="Times New Roman"/>
                <w:szCs w:val="24"/>
              </w:rPr>
              <w:t xml:space="preserve">secara berkala untuk menjaga </w:t>
            </w:r>
            <w:r>
              <w:rPr>
                <w:rFonts w:cs="Times New Roman"/>
                <w:szCs w:val="24"/>
              </w:rPr>
              <w:lastRenderedPageBreak/>
              <w:t>keberlanjutan dan relevansi fungsinya.</w:t>
            </w:r>
          </w:p>
        </w:tc>
      </w:tr>
      <w:tr w:rsidR="00615C88" w14:paraId="35736F31" w14:textId="77777777" w:rsidTr="00B2169B">
        <w:tc>
          <w:tcPr>
            <w:tcW w:w="3964" w:type="dxa"/>
          </w:tcPr>
          <w:p w14:paraId="1A60E18F" w14:textId="77777777" w:rsidR="00071A28" w:rsidRDefault="00CD72B6" w:rsidP="00071A28">
            <w:pPr>
              <w:tabs>
                <w:tab w:val="center" w:pos="1874"/>
                <w:tab w:val="right" w:pos="3748"/>
              </w:tabs>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ab/>
            </w:r>
          </w:p>
          <w:p w14:paraId="7A3B9DC3" w14:textId="56CD3B18" w:rsidR="00CD72B6" w:rsidRDefault="00E2503A" w:rsidP="00071A28">
            <w:pPr>
              <w:tabs>
                <w:tab w:val="center" w:pos="1874"/>
                <w:tab w:val="right" w:pos="3748"/>
              </w:tabs>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Opportunities</w:t>
            </w:r>
          </w:p>
          <w:p w14:paraId="3239A5A3" w14:textId="069E1942" w:rsidR="00615C88" w:rsidRDefault="00CD72B6" w:rsidP="00071A28">
            <w:pPr>
              <w:tabs>
                <w:tab w:val="center" w:pos="1874"/>
                <w:tab w:val="right" w:pos="3748"/>
              </w:tabs>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ab/>
            </w:r>
          </w:p>
          <w:p w14:paraId="6956700E" w14:textId="47615A71" w:rsidR="00AB30EB" w:rsidRPr="00CD72B6" w:rsidRDefault="00AB30EB">
            <w:pPr>
              <w:pStyle w:val="ListParagraph"/>
              <w:numPr>
                <w:ilvl w:val="0"/>
                <w:numId w:val="16"/>
              </w:numPr>
              <w:spacing w:line="276" w:lineRule="auto"/>
              <w:rPr>
                <w:rFonts w:cs="Times New Roman"/>
                <w:szCs w:val="24"/>
              </w:rPr>
            </w:pPr>
            <w:r>
              <w:rPr>
                <w:rFonts w:cs="Times New Roman"/>
                <w:szCs w:val="24"/>
              </w:rPr>
              <w:t>Peningkatan daya saing sekolah.</w:t>
            </w:r>
          </w:p>
          <w:p w14:paraId="079FD172" w14:textId="4A2838A6" w:rsidR="002F79BC" w:rsidRPr="002F79BC" w:rsidRDefault="002F79BC">
            <w:pPr>
              <w:pStyle w:val="ListParagraph"/>
              <w:numPr>
                <w:ilvl w:val="0"/>
                <w:numId w:val="16"/>
              </w:numPr>
              <w:spacing w:line="276" w:lineRule="auto"/>
              <w:rPr>
                <w:rFonts w:cs="Times New Roman"/>
                <w:szCs w:val="24"/>
              </w:rPr>
            </w:pPr>
            <w:r>
              <w:rPr>
                <w:rFonts w:cs="Times New Roman"/>
                <w:szCs w:val="24"/>
              </w:rPr>
              <w:t>Peningkatan kualitas pelayanan kepada calon siswa.</w:t>
            </w:r>
          </w:p>
          <w:p w14:paraId="11D92AE8" w14:textId="1BC29D5D" w:rsidR="002F79BC" w:rsidRPr="00AB30EB" w:rsidRDefault="002F79BC">
            <w:pPr>
              <w:pStyle w:val="ListParagraph"/>
              <w:numPr>
                <w:ilvl w:val="0"/>
                <w:numId w:val="16"/>
              </w:numPr>
              <w:spacing w:line="276" w:lineRule="auto"/>
              <w:rPr>
                <w:rFonts w:cs="Times New Roman"/>
                <w:szCs w:val="24"/>
              </w:rPr>
            </w:pPr>
            <w:r>
              <w:rPr>
                <w:rFonts w:cs="Times New Roman"/>
                <w:szCs w:val="24"/>
              </w:rPr>
              <w:t xml:space="preserve">Potensi </w:t>
            </w:r>
            <w:r w:rsidR="00CD72B6">
              <w:rPr>
                <w:rFonts w:cs="Times New Roman"/>
                <w:szCs w:val="24"/>
              </w:rPr>
              <w:t>pengembangan fitur seperti in</w:t>
            </w:r>
            <w:r w:rsidR="004043B1">
              <w:rPr>
                <w:rFonts w:cs="Times New Roman"/>
                <w:szCs w:val="24"/>
              </w:rPr>
              <w:t>t</w:t>
            </w:r>
            <w:r w:rsidR="00CD72B6">
              <w:rPr>
                <w:rFonts w:cs="Times New Roman"/>
                <w:szCs w:val="24"/>
              </w:rPr>
              <w:t>egrasi dengan platform lain.</w:t>
            </w:r>
          </w:p>
        </w:tc>
        <w:tc>
          <w:tcPr>
            <w:tcW w:w="4111" w:type="dxa"/>
          </w:tcPr>
          <w:p w14:paraId="31CAB851" w14:textId="77777777" w:rsidR="00615C88" w:rsidRDefault="00615C88" w:rsidP="00A16D75">
            <w:pPr>
              <w:spacing w:line="276" w:lineRule="auto"/>
              <w:jc w:val="center"/>
              <w:rPr>
                <w:rFonts w:ascii="Times New Roman" w:hAnsi="Times New Roman" w:cs="Times New Roman"/>
                <w:sz w:val="24"/>
                <w:szCs w:val="24"/>
              </w:rPr>
            </w:pPr>
          </w:p>
          <w:p w14:paraId="28FE7E6B" w14:textId="77777777" w:rsidR="00A16D75" w:rsidRDefault="00A16D75" w:rsidP="00A16D75">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Threats</w:t>
            </w:r>
          </w:p>
          <w:p w14:paraId="4ED8F007" w14:textId="77777777" w:rsidR="00A16D75" w:rsidRDefault="00A16D75" w:rsidP="00A16D75">
            <w:pPr>
              <w:spacing w:line="276" w:lineRule="auto"/>
              <w:jc w:val="center"/>
              <w:rPr>
                <w:rFonts w:ascii="Times New Roman" w:hAnsi="Times New Roman" w:cs="Times New Roman"/>
                <w:b/>
                <w:bCs/>
                <w:i/>
                <w:iCs/>
                <w:sz w:val="24"/>
                <w:szCs w:val="24"/>
              </w:rPr>
            </w:pPr>
          </w:p>
          <w:p w14:paraId="12047259" w14:textId="77777777" w:rsidR="00A16D75" w:rsidRPr="00E96C83" w:rsidRDefault="00E96C83">
            <w:pPr>
              <w:pStyle w:val="ListParagraph"/>
              <w:numPr>
                <w:ilvl w:val="0"/>
                <w:numId w:val="17"/>
              </w:numPr>
              <w:spacing w:line="276" w:lineRule="auto"/>
              <w:rPr>
                <w:rFonts w:cs="Times New Roman"/>
                <w:szCs w:val="24"/>
              </w:rPr>
            </w:pPr>
            <w:r>
              <w:rPr>
                <w:rFonts w:cs="Times New Roman"/>
                <w:szCs w:val="24"/>
              </w:rPr>
              <w:t xml:space="preserve">Gangguan layanan </w:t>
            </w:r>
            <w:r w:rsidRPr="00E96C83">
              <w:rPr>
                <w:rFonts w:cs="Times New Roman"/>
                <w:i/>
                <w:iCs/>
                <w:szCs w:val="24"/>
              </w:rPr>
              <w:t>website</w:t>
            </w:r>
            <w:r>
              <w:rPr>
                <w:rFonts w:cs="Times New Roman"/>
                <w:i/>
                <w:iCs/>
                <w:szCs w:val="24"/>
              </w:rPr>
              <w:t>.</w:t>
            </w:r>
          </w:p>
          <w:p w14:paraId="40FF7A07" w14:textId="77777777" w:rsidR="00E96C83" w:rsidRDefault="006C3536">
            <w:pPr>
              <w:pStyle w:val="ListParagraph"/>
              <w:numPr>
                <w:ilvl w:val="0"/>
                <w:numId w:val="17"/>
              </w:numPr>
              <w:spacing w:line="276" w:lineRule="auto"/>
              <w:rPr>
                <w:rFonts w:cs="Times New Roman"/>
                <w:szCs w:val="24"/>
              </w:rPr>
            </w:pPr>
            <w:r>
              <w:rPr>
                <w:rFonts w:cs="Times New Roman"/>
                <w:szCs w:val="24"/>
              </w:rPr>
              <w:t>Ancaman keamanan data calon siswa</w:t>
            </w:r>
            <w:r w:rsidR="00A0362F">
              <w:rPr>
                <w:rFonts w:cs="Times New Roman"/>
                <w:szCs w:val="24"/>
              </w:rPr>
              <w:t xml:space="preserve"> jika sistem tidak diatur dengan baik.</w:t>
            </w:r>
          </w:p>
          <w:p w14:paraId="534FBF87" w14:textId="72CACC47" w:rsidR="00A0362F" w:rsidRPr="00A16D75" w:rsidRDefault="00A0362F">
            <w:pPr>
              <w:pStyle w:val="ListParagraph"/>
              <w:numPr>
                <w:ilvl w:val="0"/>
                <w:numId w:val="17"/>
              </w:numPr>
              <w:spacing w:line="276" w:lineRule="auto"/>
              <w:ind w:left="738"/>
              <w:rPr>
                <w:rFonts w:cs="Times New Roman"/>
                <w:szCs w:val="24"/>
              </w:rPr>
            </w:pPr>
            <w:r>
              <w:rPr>
                <w:rFonts w:cs="Times New Roman"/>
                <w:szCs w:val="24"/>
              </w:rPr>
              <w:t>Perubahan kebijakan yang dapat mempengaruhi penggunaan sistem.</w:t>
            </w:r>
          </w:p>
        </w:tc>
      </w:tr>
    </w:tbl>
    <w:p w14:paraId="7D9320D7" w14:textId="77777777" w:rsidR="00615C88" w:rsidRDefault="00615C88" w:rsidP="00615C88">
      <w:pPr>
        <w:spacing w:line="480" w:lineRule="auto"/>
        <w:jc w:val="both"/>
        <w:rPr>
          <w:rFonts w:cs="Times New Roman"/>
          <w:szCs w:val="24"/>
        </w:rPr>
      </w:pPr>
    </w:p>
    <w:p w14:paraId="4C40AE6B" w14:textId="77777777" w:rsidR="00047731" w:rsidRDefault="00047731" w:rsidP="00615C88">
      <w:pPr>
        <w:spacing w:line="480" w:lineRule="auto"/>
        <w:jc w:val="both"/>
        <w:rPr>
          <w:rFonts w:cs="Times New Roman"/>
          <w:szCs w:val="24"/>
        </w:rPr>
      </w:pPr>
    </w:p>
    <w:p w14:paraId="3E1B83A4" w14:textId="28EB91AF" w:rsidR="00047731" w:rsidRDefault="00047731">
      <w:pPr>
        <w:pStyle w:val="Heading3"/>
        <w:numPr>
          <w:ilvl w:val="2"/>
          <w:numId w:val="11"/>
        </w:numPr>
        <w:spacing w:before="240" w:beforeAutospacing="0"/>
        <w:ind w:left="709" w:hanging="709"/>
      </w:pPr>
      <w:r>
        <w:t>Analisis TOWS</w:t>
      </w:r>
    </w:p>
    <w:p w14:paraId="2D5A27D8" w14:textId="6C12634E" w:rsidR="00047731" w:rsidRDefault="00047731" w:rsidP="0004773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TOWS merupakan analisis lanjutan dari SWOT yang digunakan</w:t>
      </w:r>
      <w:r w:rsidR="007B2DFE">
        <w:rPr>
          <w:rFonts w:ascii="Times New Roman" w:hAnsi="Times New Roman" w:cs="Times New Roman"/>
          <w:sz w:val="24"/>
          <w:szCs w:val="24"/>
        </w:rPr>
        <w:t xml:space="preserve"> untukk menganalisis faktor eksternal dan internal sebuah perusahaan. TOWS mempunya empat strategi yaitu </w:t>
      </w:r>
      <w:r w:rsidR="007B2DFE">
        <w:rPr>
          <w:rFonts w:ascii="Times New Roman" w:hAnsi="Times New Roman" w:cs="Times New Roman"/>
          <w:i/>
          <w:iCs/>
          <w:sz w:val="24"/>
          <w:szCs w:val="24"/>
        </w:rPr>
        <w:t>Strength-Opportunities, Weakness-Opportunities</w:t>
      </w:r>
      <w:r w:rsidR="009D3E32">
        <w:rPr>
          <w:rFonts w:ascii="Times New Roman" w:hAnsi="Times New Roman" w:cs="Times New Roman"/>
          <w:i/>
          <w:iCs/>
          <w:sz w:val="24"/>
          <w:szCs w:val="24"/>
        </w:rPr>
        <w:t xml:space="preserve">, Strengths-Threat, dan Weakness-Threat. </w:t>
      </w:r>
      <w:r w:rsidR="009D3E32">
        <w:rPr>
          <w:rFonts w:ascii="Times New Roman" w:hAnsi="Times New Roman" w:cs="Times New Roman"/>
          <w:sz w:val="24"/>
          <w:szCs w:val="24"/>
        </w:rPr>
        <w:t>TOWS juga digunakan untuk mempertemukan faktor internal dan eksternal untuk membuat satu strategi yang bisa membantu perusahaan untuk mengatasi permasalah yang ada.</w:t>
      </w:r>
    </w:p>
    <w:tbl>
      <w:tblPr>
        <w:tblStyle w:val="TableGrid1"/>
        <w:tblW w:w="10643" w:type="dxa"/>
        <w:tblInd w:w="-1565" w:type="dxa"/>
        <w:tblLook w:val="04A0" w:firstRow="1" w:lastRow="0" w:firstColumn="1" w:lastColumn="0" w:noHBand="0" w:noVBand="1"/>
      </w:tblPr>
      <w:tblGrid>
        <w:gridCol w:w="2956"/>
        <w:gridCol w:w="3840"/>
        <w:gridCol w:w="3847"/>
      </w:tblGrid>
      <w:tr w:rsidR="003F5B0E" w:rsidRPr="00AC0431" w14:paraId="7177358E" w14:textId="77777777" w:rsidTr="00AD798F">
        <w:trPr>
          <w:gridBefore w:val="1"/>
          <w:wBefore w:w="2956" w:type="dxa"/>
          <w:trHeight w:val="2117"/>
        </w:trPr>
        <w:tc>
          <w:tcPr>
            <w:tcW w:w="3840" w:type="dxa"/>
          </w:tcPr>
          <w:p w14:paraId="03F7C919" w14:textId="77777777" w:rsidR="003F5B0E" w:rsidRPr="00267AC0"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39" w:name="_Toc142085762"/>
            <w:bookmarkStart w:id="40" w:name="_Hlk142457302"/>
            <w:r>
              <w:rPr>
                <w:rFonts w:ascii="Times New Roman" w:eastAsia="Times New Roman" w:hAnsi="Times New Roman" w:cs="Times New Roman"/>
                <w:b/>
                <w:i/>
                <w:iCs/>
                <w:color w:val="000000"/>
                <w:sz w:val="24"/>
              </w:rPr>
              <w:lastRenderedPageBreak/>
              <w:t>S</w:t>
            </w:r>
            <w:r w:rsidRPr="00267AC0">
              <w:rPr>
                <w:rFonts w:ascii="Times New Roman" w:eastAsia="Times New Roman" w:hAnsi="Times New Roman" w:cs="Times New Roman"/>
                <w:b/>
                <w:i/>
                <w:iCs/>
                <w:color w:val="000000"/>
                <w:sz w:val="24"/>
              </w:rPr>
              <w:t>trengths</w:t>
            </w:r>
            <w:bookmarkEnd w:id="39"/>
            <w:r>
              <w:rPr>
                <w:rFonts w:ascii="Times New Roman" w:eastAsia="Times New Roman" w:hAnsi="Times New Roman" w:cs="Times New Roman"/>
                <w:b/>
                <w:i/>
                <w:iCs/>
                <w:color w:val="000000"/>
                <w:sz w:val="24"/>
              </w:rPr>
              <w:t xml:space="preserve"> (S)</w:t>
            </w:r>
          </w:p>
          <w:p w14:paraId="7553A3CC" w14:textId="77777777" w:rsidR="006A058E" w:rsidRPr="00CD72B6" w:rsidRDefault="006A058E">
            <w:pPr>
              <w:pStyle w:val="ListParagraph"/>
              <w:numPr>
                <w:ilvl w:val="6"/>
                <w:numId w:val="18"/>
              </w:numPr>
              <w:spacing w:line="276" w:lineRule="auto"/>
              <w:ind w:left="637" w:hanging="464"/>
              <w:rPr>
                <w:rFonts w:cs="Times New Roman"/>
                <w:szCs w:val="24"/>
              </w:rPr>
            </w:pPr>
            <w:r>
              <w:rPr>
                <w:rFonts w:cs="Times New Roman"/>
                <w:szCs w:val="24"/>
              </w:rPr>
              <w:t>Menghasilkan informasi proses pendaftaran secara cepat dan efisien.</w:t>
            </w:r>
          </w:p>
          <w:p w14:paraId="24BFBC93" w14:textId="77777777" w:rsidR="006A058E" w:rsidRPr="00B753AA" w:rsidRDefault="006A058E">
            <w:pPr>
              <w:pStyle w:val="ListParagraph"/>
              <w:numPr>
                <w:ilvl w:val="6"/>
                <w:numId w:val="18"/>
              </w:numPr>
              <w:spacing w:line="276" w:lineRule="auto"/>
              <w:ind w:left="596" w:right="1163" w:hanging="425"/>
              <w:rPr>
                <w:rFonts w:cs="Times New Roman"/>
                <w:szCs w:val="24"/>
              </w:rPr>
            </w:pPr>
            <w:r>
              <w:rPr>
                <w:rFonts w:cs="Times New Roman"/>
                <w:szCs w:val="24"/>
              </w:rPr>
              <w:t>Keterjangkauan dan aksesibilitas.</w:t>
            </w:r>
          </w:p>
          <w:p w14:paraId="6AB229CB" w14:textId="77777777" w:rsidR="006A058E" w:rsidRPr="00B753AA" w:rsidRDefault="006A058E">
            <w:pPr>
              <w:pStyle w:val="ListParagraph"/>
              <w:numPr>
                <w:ilvl w:val="6"/>
                <w:numId w:val="18"/>
              </w:numPr>
              <w:spacing w:line="276" w:lineRule="auto"/>
              <w:ind w:left="596" w:hanging="425"/>
              <w:rPr>
                <w:rFonts w:cs="Times New Roman"/>
                <w:szCs w:val="24"/>
              </w:rPr>
            </w:pPr>
            <w:r>
              <w:rPr>
                <w:rFonts w:cs="Times New Roman"/>
                <w:szCs w:val="24"/>
              </w:rPr>
              <w:t>Data calon siswa dapat terkelola dengan baik, termasuk data pribadi, riwayat pendidikan serta dokumen lainnya.</w:t>
            </w:r>
          </w:p>
          <w:p w14:paraId="632EF86F" w14:textId="4FFA3B25" w:rsidR="003F5B0E" w:rsidRPr="00EA5FAD" w:rsidRDefault="006A058E">
            <w:pPr>
              <w:pStyle w:val="ListParagraph"/>
              <w:numPr>
                <w:ilvl w:val="6"/>
                <w:numId w:val="18"/>
              </w:numPr>
              <w:spacing w:line="276" w:lineRule="auto"/>
              <w:ind w:left="596" w:hanging="425"/>
              <w:rPr>
                <w:rFonts w:eastAsia="Times New Roman" w:cs="Times New Roman"/>
                <w:bCs/>
                <w:color w:val="000000"/>
              </w:rPr>
            </w:pPr>
            <w:r>
              <w:rPr>
                <w:rFonts w:cs="Times New Roman"/>
                <w:szCs w:val="24"/>
              </w:rPr>
              <w:t>Meningkatkan citra sekolah sebagai lembaga yang modern.</w:t>
            </w:r>
          </w:p>
        </w:tc>
        <w:tc>
          <w:tcPr>
            <w:tcW w:w="3847" w:type="dxa"/>
          </w:tcPr>
          <w:p w14:paraId="1BFDA10E" w14:textId="77777777" w:rsidR="003F5B0E" w:rsidRPr="00CE6A73"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1" w:name="_Toc142085767"/>
            <w:r w:rsidRPr="00CE6A73">
              <w:rPr>
                <w:rFonts w:ascii="Times New Roman" w:eastAsia="Times New Roman" w:hAnsi="Times New Roman" w:cs="Times New Roman"/>
                <w:b/>
                <w:i/>
                <w:iCs/>
                <w:color w:val="000000"/>
                <w:sz w:val="24"/>
              </w:rPr>
              <w:t>Weakness</w:t>
            </w:r>
            <w:r>
              <w:rPr>
                <w:rFonts w:ascii="Times New Roman" w:eastAsia="Times New Roman" w:hAnsi="Times New Roman" w:cs="Times New Roman"/>
                <w:b/>
                <w:i/>
                <w:iCs/>
                <w:color w:val="000000"/>
                <w:sz w:val="24"/>
              </w:rPr>
              <w:t>es</w:t>
            </w:r>
            <w:bookmarkEnd w:id="41"/>
            <w:r>
              <w:rPr>
                <w:rFonts w:ascii="Times New Roman" w:eastAsia="Times New Roman" w:hAnsi="Times New Roman" w:cs="Times New Roman"/>
                <w:b/>
                <w:i/>
                <w:iCs/>
                <w:color w:val="000000"/>
                <w:sz w:val="24"/>
              </w:rPr>
              <w:t xml:space="preserve"> (W)</w:t>
            </w:r>
          </w:p>
          <w:p w14:paraId="19107FD2" w14:textId="77777777" w:rsidR="00B658AF" w:rsidRPr="00847284" w:rsidRDefault="00B658AF">
            <w:pPr>
              <w:pStyle w:val="ListParagraph"/>
              <w:numPr>
                <w:ilvl w:val="0"/>
                <w:numId w:val="19"/>
              </w:numPr>
              <w:spacing w:line="276" w:lineRule="auto"/>
              <w:ind w:left="607" w:hanging="538"/>
              <w:rPr>
                <w:rFonts w:cs="Times New Roman"/>
                <w:szCs w:val="24"/>
              </w:rPr>
            </w:pPr>
            <w:r>
              <w:rPr>
                <w:rFonts w:cs="Times New Roman"/>
                <w:szCs w:val="24"/>
              </w:rPr>
              <w:t>Potensi ketergantungan yang tinggi pada sistem jika terjadi gangguan teknis.</w:t>
            </w:r>
          </w:p>
          <w:p w14:paraId="2904568F" w14:textId="77777777" w:rsidR="00B658AF" w:rsidRPr="00847284" w:rsidRDefault="00B658AF">
            <w:pPr>
              <w:pStyle w:val="ListParagraph"/>
              <w:numPr>
                <w:ilvl w:val="0"/>
                <w:numId w:val="19"/>
              </w:numPr>
              <w:spacing w:line="276" w:lineRule="auto"/>
              <w:ind w:left="607" w:hanging="538"/>
              <w:rPr>
                <w:rFonts w:cs="Times New Roman"/>
                <w:szCs w:val="24"/>
              </w:rPr>
            </w:pPr>
            <w:r>
              <w:rPr>
                <w:rFonts w:cs="Times New Roman"/>
                <w:szCs w:val="24"/>
              </w:rPr>
              <w:t>Jika terjadi gangguan teknis atau masalah pada sistem, proses pendaftaran dapat terhambat atau terganggu.</w:t>
            </w:r>
          </w:p>
          <w:p w14:paraId="7F4ABE65" w14:textId="2679796D" w:rsidR="003F5B0E" w:rsidRPr="00B658AF" w:rsidRDefault="00B658AF">
            <w:pPr>
              <w:pStyle w:val="ListParagraph"/>
              <w:numPr>
                <w:ilvl w:val="0"/>
                <w:numId w:val="19"/>
              </w:numPr>
              <w:spacing w:line="276" w:lineRule="auto"/>
              <w:ind w:left="607" w:hanging="538"/>
              <w:rPr>
                <w:rFonts w:eastAsia="Times New Roman" w:cs="Times New Roman"/>
                <w:bCs/>
                <w:color w:val="000000"/>
              </w:rPr>
            </w:pPr>
            <w:r>
              <w:rPr>
                <w:rFonts w:cs="Times New Roman"/>
                <w:szCs w:val="24"/>
              </w:rPr>
              <w:t>Sistem perlu di-</w:t>
            </w:r>
            <w:r w:rsidRPr="00B658AF">
              <w:rPr>
                <w:rFonts w:cs="Times New Roman"/>
                <w:szCs w:val="24"/>
              </w:rPr>
              <w:t xml:space="preserve">update </w:t>
            </w:r>
            <w:r>
              <w:rPr>
                <w:rFonts w:cs="Times New Roman"/>
                <w:szCs w:val="24"/>
              </w:rPr>
              <w:t>secara berkala untuk menjaga keberlanjutan dan relevansi fungsinya.</w:t>
            </w:r>
          </w:p>
        </w:tc>
      </w:tr>
      <w:tr w:rsidR="00AD798F" w:rsidRPr="00AC0431" w14:paraId="768F1798" w14:textId="77777777" w:rsidTr="00AD798F">
        <w:trPr>
          <w:trHeight w:val="4791"/>
        </w:trPr>
        <w:tc>
          <w:tcPr>
            <w:tcW w:w="2956" w:type="dxa"/>
          </w:tcPr>
          <w:p w14:paraId="054E7503"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2" w:name="_Toc142085771"/>
            <w:r w:rsidRPr="002F0486">
              <w:rPr>
                <w:rFonts w:ascii="Times New Roman" w:eastAsia="Times New Roman" w:hAnsi="Times New Roman" w:cs="Times New Roman"/>
                <w:b/>
                <w:i/>
                <w:iCs/>
                <w:color w:val="000000"/>
                <w:sz w:val="24"/>
              </w:rPr>
              <w:t>Opportunities</w:t>
            </w:r>
            <w:bookmarkEnd w:id="42"/>
            <w:r>
              <w:rPr>
                <w:rFonts w:ascii="Times New Roman" w:eastAsia="Times New Roman" w:hAnsi="Times New Roman" w:cs="Times New Roman"/>
                <w:b/>
                <w:i/>
                <w:iCs/>
                <w:color w:val="000000"/>
                <w:sz w:val="24"/>
              </w:rPr>
              <w:t xml:space="preserve"> (O)</w:t>
            </w:r>
          </w:p>
          <w:p w14:paraId="269170F2" w14:textId="77777777" w:rsidR="00DD6EEE" w:rsidRPr="00CD72B6" w:rsidRDefault="00DD6EEE">
            <w:pPr>
              <w:pStyle w:val="ListParagraph"/>
              <w:numPr>
                <w:ilvl w:val="0"/>
                <w:numId w:val="20"/>
              </w:numPr>
              <w:spacing w:line="276" w:lineRule="auto"/>
              <w:rPr>
                <w:rFonts w:cs="Times New Roman"/>
                <w:szCs w:val="24"/>
              </w:rPr>
            </w:pPr>
            <w:r>
              <w:rPr>
                <w:rFonts w:cs="Times New Roman"/>
                <w:szCs w:val="24"/>
              </w:rPr>
              <w:t>Peningkatan daya saing sekolah.</w:t>
            </w:r>
          </w:p>
          <w:p w14:paraId="34A6BE65" w14:textId="77777777" w:rsidR="00DD6EEE" w:rsidRPr="002F79BC" w:rsidRDefault="00DD6EEE">
            <w:pPr>
              <w:pStyle w:val="ListParagraph"/>
              <w:numPr>
                <w:ilvl w:val="0"/>
                <w:numId w:val="20"/>
              </w:numPr>
              <w:spacing w:line="276" w:lineRule="auto"/>
              <w:rPr>
                <w:rFonts w:cs="Times New Roman"/>
                <w:szCs w:val="24"/>
              </w:rPr>
            </w:pPr>
            <w:r>
              <w:rPr>
                <w:rFonts w:cs="Times New Roman"/>
                <w:szCs w:val="24"/>
              </w:rPr>
              <w:t>Peningkatan kualitas pelayanan kepada calon siswa.</w:t>
            </w:r>
          </w:p>
          <w:p w14:paraId="2A297867" w14:textId="72E6F917" w:rsidR="003F5B0E" w:rsidRPr="00DD6EEE" w:rsidRDefault="00DD6EEE">
            <w:pPr>
              <w:pStyle w:val="ListParagraph"/>
              <w:numPr>
                <w:ilvl w:val="0"/>
                <w:numId w:val="20"/>
              </w:numPr>
              <w:spacing w:line="276" w:lineRule="auto"/>
              <w:rPr>
                <w:rFonts w:eastAsia="Times New Roman" w:cs="Times New Roman"/>
                <w:color w:val="000000"/>
              </w:rPr>
            </w:pPr>
            <w:r w:rsidRPr="00DD6EEE">
              <w:rPr>
                <w:rFonts w:cs="Times New Roman"/>
                <w:szCs w:val="24"/>
              </w:rPr>
              <w:t>Potensi pengembangan fitur seperti in</w:t>
            </w:r>
            <w:r w:rsidR="00DF23B5">
              <w:rPr>
                <w:rFonts w:cs="Times New Roman"/>
                <w:szCs w:val="24"/>
              </w:rPr>
              <w:t>t</w:t>
            </w:r>
            <w:r w:rsidRPr="00DD6EEE">
              <w:rPr>
                <w:rFonts w:cs="Times New Roman"/>
                <w:szCs w:val="24"/>
              </w:rPr>
              <w:t>egrasi dengan platform lain.</w:t>
            </w:r>
          </w:p>
        </w:tc>
        <w:tc>
          <w:tcPr>
            <w:tcW w:w="3840" w:type="dxa"/>
          </w:tcPr>
          <w:p w14:paraId="13FCC816"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3" w:name="_Toc142085775"/>
            <w:r>
              <w:rPr>
                <w:rFonts w:ascii="Times New Roman" w:eastAsia="Times New Roman" w:hAnsi="Times New Roman" w:cs="Times New Roman"/>
                <w:b/>
                <w:color w:val="000000"/>
                <w:sz w:val="24"/>
              </w:rPr>
              <w:t xml:space="preserve">Strategi S-O </w:t>
            </w:r>
            <w:r w:rsidRPr="006E6BB9">
              <w:rPr>
                <w:rFonts w:ascii="Times New Roman" w:eastAsia="Times New Roman" w:hAnsi="Times New Roman" w:cs="Times New Roman"/>
                <w:b/>
                <w:i/>
                <w:iCs/>
                <w:color w:val="000000"/>
                <w:sz w:val="24"/>
              </w:rPr>
              <w:t>(Strengths and Opportunities)</w:t>
            </w:r>
            <w:bookmarkEnd w:id="43"/>
          </w:p>
          <w:p w14:paraId="7D56035C" w14:textId="77777777" w:rsidR="003F5B0E" w:rsidRDefault="00A23092">
            <w:pPr>
              <w:pStyle w:val="ListParagraph"/>
              <w:keepNext/>
              <w:keepLines/>
              <w:numPr>
                <w:ilvl w:val="0"/>
                <w:numId w:val="22"/>
              </w:numPr>
              <w:spacing w:before="240" w:after="258" w:line="258" w:lineRule="auto"/>
              <w:ind w:left="625" w:hanging="426"/>
              <w:outlineLvl w:val="2"/>
              <w:rPr>
                <w:rFonts w:eastAsia="Times New Roman" w:cs="Times New Roman"/>
                <w:bCs/>
                <w:color w:val="000000"/>
              </w:rPr>
            </w:pPr>
            <w:r>
              <w:rPr>
                <w:rFonts w:eastAsia="Times New Roman" w:cs="Times New Roman"/>
                <w:bCs/>
                <w:color w:val="000000"/>
              </w:rPr>
              <w:t xml:space="preserve">Menggunakan kecepatan dan efisiensi dalam proses pendaftaran sebagai keunggulan dalam promosi sekolah kepada calon siswa. (S1, </w:t>
            </w:r>
            <w:r w:rsidR="00666EF6">
              <w:rPr>
                <w:rFonts w:eastAsia="Times New Roman" w:cs="Times New Roman"/>
                <w:bCs/>
                <w:color w:val="000000"/>
              </w:rPr>
              <w:t>O</w:t>
            </w:r>
            <w:r w:rsidR="008F5B55">
              <w:rPr>
                <w:rFonts w:eastAsia="Times New Roman" w:cs="Times New Roman"/>
                <w:bCs/>
                <w:color w:val="000000"/>
              </w:rPr>
              <w:t>1</w:t>
            </w:r>
            <w:r>
              <w:rPr>
                <w:rFonts w:eastAsia="Times New Roman" w:cs="Times New Roman"/>
                <w:bCs/>
                <w:color w:val="000000"/>
              </w:rPr>
              <w:t>)</w:t>
            </w:r>
          </w:p>
          <w:p w14:paraId="63949E1A" w14:textId="22A36F06" w:rsidR="008F5B55" w:rsidRPr="00A23092" w:rsidRDefault="00A82B07">
            <w:pPr>
              <w:pStyle w:val="ListParagraph"/>
              <w:keepNext/>
              <w:keepLines/>
              <w:numPr>
                <w:ilvl w:val="0"/>
                <w:numId w:val="22"/>
              </w:numPr>
              <w:spacing w:before="240" w:after="258" w:line="258" w:lineRule="auto"/>
              <w:ind w:left="625" w:hanging="426"/>
              <w:outlineLvl w:val="2"/>
              <w:rPr>
                <w:rFonts w:eastAsia="Times New Roman" w:cs="Times New Roman"/>
                <w:bCs/>
                <w:color w:val="000000"/>
              </w:rPr>
            </w:pPr>
            <w:r>
              <w:rPr>
                <w:rFonts w:eastAsia="Times New Roman" w:cs="Times New Roman"/>
                <w:bCs/>
                <w:color w:val="000000"/>
              </w:rPr>
              <w:t>Memanfaatkan keterjangkauan dan aksesibilitas dalam meningkatkan layanan kepada calon siswa.</w:t>
            </w:r>
            <w:r w:rsidR="00DF23B5">
              <w:rPr>
                <w:rFonts w:eastAsia="Times New Roman" w:cs="Times New Roman"/>
                <w:bCs/>
                <w:color w:val="000000"/>
              </w:rPr>
              <w:t xml:space="preserve"> (S2, O2)</w:t>
            </w:r>
          </w:p>
        </w:tc>
        <w:tc>
          <w:tcPr>
            <w:tcW w:w="3847" w:type="dxa"/>
          </w:tcPr>
          <w:p w14:paraId="5782286E"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4" w:name="_Toc142085777"/>
            <w:r>
              <w:rPr>
                <w:rFonts w:ascii="Times New Roman" w:eastAsia="Times New Roman" w:hAnsi="Times New Roman" w:cs="Times New Roman"/>
                <w:b/>
                <w:color w:val="000000"/>
                <w:sz w:val="24"/>
              </w:rPr>
              <w:t xml:space="preserve">Strategi W-O </w:t>
            </w:r>
            <w:r w:rsidRPr="00D23036">
              <w:rPr>
                <w:rFonts w:ascii="Times New Roman" w:eastAsia="Times New Roman" w:hAnsi="Times New Roman" w:cs="Times New Roman"/>
                <w:b/>
                <w:color w:val="000000"/>
                <w:sz w:val="24"/>
              </w:rPr>
              <w:t xml:space="preserve"> </w:t>
            </w:r>
            <w:r w:rsidRPr="00D23036">
              <w:rPr>
                <w:rFonts w:ascii="Times New Roman" w:eastAsia="Times New Roman" w:hAnsi="Times New Roman" w:cs="Times New Roman"/>
                <w:b/>
                <w:i/>
                <w:iCs/>
                <w:color w:val="000000"/>
                <w:sz w:val="24"/>
              </w:rPr>
              <w:t xml:space="preserve">(Weaknesses and </w:t>
            </w:r>
            <w:r>
              <w:rPr>
                <w:rFonts w:ascii="Times New Roman" w:eastAsia="Times New Roman" w:hAnsi="Times New Roman" w:cs="Times New Roman"/>
                <w:b/>
                <w:i/>
                <w:iCs/>
                <w:color w:val="000000"/>
                <w:sz w:val="24"/>
              </w:rPr>
              <w:t>Opportunities</w:t>
            </w:r>
            <w:r w:rsidRPr="00D23036">
              <w:rPr>
                <w:rFonts w:ascii="Times New Roman" w:eastAsia="Times New Roman" w:hAnsi="Times New Roman" w:cs="Times New Roman"/>
                <w:b/>
                <w:i/>
                <w:iCs/>
                <w:color w:val="000000"/>
                <w:sz w:val="24"/>
              </w:rPr>
              <w:t>)</w:t>
            </w:r>
            <w:bookmarkEnd w:id="44"/>
          </w:p>
          <w:p w14:paraId="15451581" w14:textId="4C017827" w:rsidR="003F5B0E" w:rsidRDefault="000E7A05">
            <w:pPr>
              <w:pStyle w:val="ListParagraph"/>
              <w:keepNext/>
              <w:keepLines/>
              <w:numPr>
                <w:ilvl w:val="0"/>
                <w:numId w:val="23"/>
              </w:numPr>
              <w:spacing w:before="240" w:after="258" w:line="258" w:lineRule="auto"/>
              <w:ind w:left="607" w:hanging="567"/>
              <w:outlineLvl w:val="2"/>
              <w:rPr>
                <w:rFonts w:eastAsia="Times New Roman" w:cs="Times New Roman"/>
                <w:bCs/>
                <w:color w:val="000000"/>
              </w:rPr>
            </w:pPr>
            <w:r>
              <w:rPr>
                <w:rFonts w:eastAsia="Times New Roman" w:cs="Times New Roman"/>
                <w:bCs/>
                <w:color w:val="000000"/>
              </w:rPr>
              <w:t>Mengembangkan alternatif proses pendaftaran manual yang dapat diaktifkan saat terjadi gangguan teknis, sambil meningkatkan pengalaman pengguna di dalam sistem.</w:t>
            </w:r>
            <w:r w:rsidR="007D4253">
              <w:rPr>
                <w:rFonts w:eastAsia="Times New Roman" w:cs="Times New Roman"/>
                <w:bCs/>
                <w:color w:val="000000"/>
              </w:rPr>
              <w:t xml:space="preserve"> (W1, O2)</w:t>
            </w:r>
          </w:p>
          <w:p w14:paraId="3755EDC3" w14:textId="36620D39" w:rsidR="000E7A05" w:rsidRPr="000E7A05" w:rsidRDefault="0017042E">
            <w:pPr>
              <w:pStyle w:val="ListParagraph"/>
              <w:keepNext/>
              <w:keepLines/>
              <w:numPr>
                <w:ilvl w:val="0"/>
                <w:numId w:val="23"/>
              </w:numPr>
              <w:spacing w:before="240" w:after="258" w:line="258" w:lineRule="auto"/>
              <w:ind w:left="607" w:hanging="567"/>
              <w:outlineLvl w:val="2"/>
              <w:rPr>
                <w:rFonts w:eastAsia="Times New Roman" w:cs="Times New Roman"/>
                <w:bCs/>
                <w:color w:val="000000"/>
              </w:rPr>
            </w:pPr>
            <w:r>
              <w:rPr>
                <w:rFonts w:eastAsia="Times New Roman" w:cs="Times New Roman"/>
                <w:bCs/>
                <w:color w:val="000000"/>
              </w:rPr>
              <w:t>Menggunakan kebutuhan untuk pembaruan sistem sebagai kesempatan</w:t>
            </w:r>
            <w:r w:rsidR="00123197">
              <w:rPr>
                <w:rFonts w:eastAsia="Times New Roman" w:cs="Times New Roman"/>
                <w:bCs/>
                <w:color w:val="000000"/>
              </w:rPr>
              <w:t xml:space="preserve"> </w:t>
            </w:r>
            <w:r w:rsidR="00927DC9">
              <w:rPr>
                <w:rFonts w:eastAsia="Times New Roman" w:cs="Times New Roman"/>
                <w:bCs/>
                <w:color w:val="000000"/>
              </w:rPr>
              <w:t>untuk mengembangkan fitur integrasi dengan platform lain, sehingga memastikan bahwa setiap pembaruan juga meningkatkan fungsionalitas dan kegunaan sistem. (W3, O3)</w:t>
            </w:r>
          </w:p>
        </w:tc>
      </w:tr>
      <w:tr w:rsidR="00AD798F" w:rsidRPr="00AC0431" w14:paraId="0EB556A5" w14:textId="77777777" w:rsidTr="00AD798F">
        <w:trPr>
          <w:trHeight w:val="3819"/>
        </w:trPr>
        <w:tc>
          <w:tcPr>
            <w:tcW w:w="2956" w:type="dxa"/>
          </w:tcPr>
          <w:p w14:paraId="6A89268A"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p>
        </w:tc>
        <w:tc>
          <w:tcPr>
            <w:tcW w:w="3840" w:type="dxa"/>
          </w:tcPr>
          <w:p w14:paraId="2A9873F2"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color w:val="000000"/>
                <w:sz w:val="24"/>
              </w:rPr>
            </w:pPr>
          </w:p>
        </w:tc>
        <w:tc>
          <w:tcPr>
            <w:tcW w:w="3847" w:type="dxa"/>
          </w:tcPr>
          <w:p w14:paraId="35A4CF66"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color w:val="000000"/>
                <w:sz w:val="24"/>
              </w:rPr>
            </w:pPr>
          </w:p>
        </w:tc>
      </w:tr>
      <w:tr w:rsidR="00AD798F" w:rsidRPr="00AC0431" w14:paraId="1AF342FC" w14:textId="77777777" w:rsidTr="00AD798F">
        <w:trPr>
          <w:trHeight w:val="3819"/>
        </w:trPr>
        <w:tc>
          <w:tcPr>
            <w:tcW w:w="2956" w:type="dxa"/>
          </w:tcPr>
          <w:p w14:paraId="5DC9C292"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5" w:name="_Toc142085779"/>
            <w:r w:rsidRPr="002F0486">
              <w:rPr>
                <w:rFonts w:ascii="Times New Roman" w:eastAsia="Times New Roman" w:hAnsi="Times New Roman" w:cs="Times New Roman"/>
                <w:b/>
                <w:i/>
                <w:iCs/>
                <w:color w:val="000000"/>
                <w:sz w:val="24"/>
              </w:rPr>
              <w:t>Threats</w:t>
            </w:r>
            <w:bookmarkEnd w:id="45"/>
            <w:r>
              <w:rPr>
                <w:rFonts w:ascii="Times New Roman" w:eastAsia="Times New Roman" w:hAnsi="Times New Roman" w:cs="Times New Roman"/>
                <w:b/>
                <w:i/>
                <w:iCs/>
                <w:color w:val="000000"/>
                <w:sz w:val="24"/>
              </w:rPr>
              <w:t xml:space="preserve"> (T)</w:t>
            </w:r>
          </w:p>
          <w:p w14:paraId="54BBB41B" w14:textId="77777777" w:rsidR="001D30BE" w:rsidRPr="00E96C83" w:rsidRDefault="001D30BE">
            <w:pPr>
              <w:pStyle w:val="ListParagraph"/>
              <w:numPr>
                <w:ilvl w:val="0"/>
                <w:numId w:val="21"/>
              </w:numPr>
              <w:spacing w:line="276" w:lineRule="auto"/>
              <w:rPr>
                <w:rFonts w:cs="Times New Roman"/>
                <w:szCs w:val="24"/>
              </w:rPr>
            </w:pPr>
            <w:r>
              <w:rPr>
                <w:rFonts w:cs="Times New Roman"/>
                <w:szCs w:val="24"/>
              </w:rPr>
              <w:t xml:space="preserve">Gangguan layanan </w:t>
            </w:r>
            <w:r w:rsidRPr="00E96C83">
              <w:rPr>
                <w:rFonts w:cs="Times New Roman"/>
                <w:i/>
                <w:iCs/>
                <w:szCs w:val="24"/>
              </w:rPr>
              <w:t>website</w:t>
            </w:r>
            <w:r>
              <w:rPr>
                <w:rFonts w:cs="Times New Roman"/>
                <w:i/>
                <w:iCs/>
                <w:szCs w:val="24"/>
              </w:rPr>
              <w:t>.</w:t>
            </w:r>
          </w:p>
          <w:p w14:paraId="3FF945C0" w14:textId="77777777" w:rsidR="001D30BE" w:rsidRDefault="001D30BE">
            <w:pPr>
              <w:pStyle w:val="ListParagraph"/>
              <w:numPr>
                <w:ilvl w:val="0"/>
                <w:numId w:val="21"/>
              </w:numPr>
              <w:spacing w:line="276" w:lineRule="auto"/>
              <w:rPr>
                <w:rFonts w:cs="Times New Roman"/>
                <w:szCs w:val="24"/>
              </w:rPr>
            </w:pPr>
            <w:r>
              <w:rPr>
                <w:rFonts w:cs="Times New Roman"/>
                <w:szCs w:val="24"/>
              </w:rPr>
              <w:t>Ancaman keamanan data calon siswa jika sistem tidak diatur dengan baik.</w:t>
            </w:r>
          </w:p>
          <w:p w14:paraId="5C1DDD06" w14:textId="58F5BDB3" w:rsidR="003F5B0E" w:rsidRPr="001D30BE" w:rsidRDefault="001D30BE">
            <w:pPr>
              <w:pStyle w:val="ListParagraph"/>
              <w:numPr>
                <w:ilvl w:val="0"/>
                <w:numId w:val="21"/>
              </w:numPr>
              <w:spacing w:line="276" w:lineRule="auto"/>
              <w:rPr>
                <w:rFonts w:eastAsia="Times New Roman" w:cs="Times New Roman"/>
                <w:color w:val="000000"/>
              </w:rPr>
            </w:pPr>
            <w:r w:rsidRPr="001D30BE">
              <w:rPr>
                <w:rFonts w:cs="Times New Roman"/>
                <w:szCs w:val="24"/>
              </w:rPr>
              <w:t>Perubahan kebijakan yang dapat mempengaruhi penggunaan sistem.</w:t>
            </w:r>
          </w:p>
        </w:tc>
        <w:tc>
          <w:tcPr>
            <w:tcW w:w="3840" w:type="dxa"/>
          </w:tcPr>
          <w:p w14:paraId="00B51AD1"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6" w:name="_Toc142085784"/>
            <w:r>
              <w:rPr>
                <w:rFonts w:ascii="Times New Roman" w:eastAsia="Times New Roman" w:hAnsi="Times New Roman" w:cs="Times New Roman"/>
                <w:b/>
                <w:color w:val="000000"/>
                <w:sz w:val="24"/>
              </w:rPr>
              <w:t xml:space="preserve">Strategi S-T </w:t>
            </w:r>
            <w:r w:rsidRPr="00373AEE">
              <w:rPr>
                <w:rFonts w:ascii="Times New Roman" w:eastAsia="Times New Roman" w:hAnsi="Times New Roman" w:cs="Times New Roman"/>
                <w:b/>
                <w:bCs/>
                <w:i/>
                <w:iCs/>
                <w:color w:val="000000"/>
                <w:sz w:val="24"/>
              </w:rPr>
              <w:t>(</w:t>
            </w:r>
            <w:r>
              <w:rPr>
                <w:rFonts w:ascii="Times New Roman" w:eastAsia="Times New Roman" w:hAnsi="Times New Roman" w:cs="Times New Roman"/>
                <w:b/>
                <w:bCs/>
                <w:i/>
                <w:iCs/>
                <w:color w:val="000000"/>
                <w:sz w:val="24"/>
              </w:rPr>
              <w:t>Strengths</w:t>
            </w:r>
            <w:r w:rsidRPr="00373AEE">
              <w:rPr>
                <w:rFonts w:ascii="Times New Roman" w:eastAsia="Times New Roman" w:hAnsi="Times New Roman" w:cs="Times New Roman"/>
                <w:b/>
                <w:bCs/>
                <w:i/>
                <w:iCs/>
                <w:color w:val="000000"/>
                <w:sz w:val="24"/>
              </w:rPr>
              <w:t xml:space="preserve"> and</w:t>
            </w:r>
            <w:r>
              <w:rPr>
                <w:rFonts w:ascii="Times New Roman" w:eastAsia="Times New Roman" w:hAnsi="Times New Roman" w:cs="Times New Roman"/>
                <w:b/>
                <w:bCs/>
                <w:i/>
                <w:iCs/>
                <w:color w:val="000000"/>
                <w:sz w:val="24"/>
              </w:rPr>
              <w:t xml:space="preserve"> </w:t>
            </w:r>
            <w:r w:rsidRPr="00373AEE">
              <w:rPr>
                <w:rFonts w:ascii="Times New Roman" w:eastAsia="Times New Roman" w:hAnsi="Times New Roman" w:cs="Times New Roman"/>
                <w:b/>
                <w:bCs/>
                <w:i/>
                <w:iCs/>
                <w:color w:val="000000"/>
                <w:sz w:val="24"/>
              </w:rPr>
              <w:t>Threats)</w:t>
            </w:r>
            <w:bookmarkEnd w:id="46"/>
          </w:p>
          <w:p w14:paraId="1DA0C5FA" w14:textId="1A30607D" w:rsidR="003F5B0E" w:rsidRDefault="003021B4">
            <w:pPr>
              <w:pStyle w:val="ListParagraph"/>
              <w:keepNext/>
              <w:keepLines/>
              <w:numPr>
                <w:ilvl w:val="0"/>
                <w:numId w:val="24"/>
              </w:numPr>
              <w:spacing w:before="240" w:after="258" w:line="258" w:lineRule="auto"/>
              <w:outlineLvl w:val="2"/>
              <w:rPr>
                <w:rFonts w:eastAsia="Times New Roman" w:cs="Times New Roman"/>
                <w:bCs/>
                <w:color w:val="000000"/>
              </w:rPr>
            </w:pPr>
            <w:r>
              <w:rPr>
                <w:rFonts w:eastAsia="Times New Roman" w:cs="Times New Roman"/>
                <w:bCs/>
                <w:color w:val="000000"/>
              </w:rPr>
              <w:t>Menggunakan pengelolaan data yang baik sebagai</w:t>
            </w:r>
            <w:r w:rsidR="00A72F02">
              <w:rPr>
                <w:rFonts w:eastAsia="Times New Roman" w:cs="Times New Roman"/>
                <w:bCs/>
                <w:color w:val="000000"/>
              </w:rPr>
              <w:t xml:space="preserve"> dasar untuk mengimplementasikan langkah-langkah kuat untuk melindungi keamanan data.</w:t>
            </w:r>
            <w:r w:rsidR="000828AB">
              <w:rPr>
                <w:rFonts w:eastAsia="Times New Roman" w:cs="Times New Roman"/>
                <w:bCs/>
                <w:color w:val="000000"/>
              </w:rPr>
              <w:t xml:space="preserve"> (S3, </w:t>
            </w:r>
            <w:r w:rsidR="00310F6E">
              <w:rPr>
                <w:rFonts w:eastAsia="Times New Roman" w:cs="Times New Roman"/>
                <w:bCs/>
                <w:color w:val="000000"/>
              </w:rPr>
              <w:t>T</w:t>
            </w:r>
            <w:r w:rsidR="000828AB">
              <w:rPr>
                <w:rFonts w:eastAsia="Times New Roman" w:cs="Times New Roman"/>
                <w:bCs/>
                <w:color w:val="000000"/>
              </w:rPr>
              <w:t>2)</w:t>
            </w:r>
          </w:p>
          <w:p w14:paraId="3ED270CF" w14:textId="078F8338" w:rsidR="00A72F02" w:rsidRPr="0019033B" w:rsidRDefault="00084CDE">
            <w:pPr>
              <w:pStyle w:val="ListParagraph"/>
              <w:keepNext/>
              <w:keepLines/>
              <w:numPr>
                <w:ilvl w:val="0"/>
                <w:numId w:val="24"/>
              </w:numPr>
              <w:spacing w:before="240" w:after="258" w:line="258" w:lineRule="auto"/>
              <w:outlineLvl w:val="2"/>
              <w:rPr>
                <w:rFonts w:eastAsia="Times New Roman" w:cs="Times New Roman"/>
                <w:bCs/>
                <w:color w:val="000000"/>
              </w:rPr>
            </w:pPr>
            <w:r>
              <w:rPr>
                <w:rFonts w:eastAsia="Times New Roman" w:cs="Times New Roman"/>
                <w:bCs/>
                <w:color w:val="000000"/>
              </w:rPr>
              <w:t>Menerapkan solusi pencegahan untuk mengatasi potensi gangguan layanan website seperti pemantaun secara berkala.</w:t>
            </w:r>
            <w:r w:rsidR="000828AB">
              <w:rPr>
                <w:rFonts w:eastAsia="Times New Roman" w:cs="Times New Roman"/>
                <w:bCs/>
                <w:color w:val="000000"/>
              </w:rPr>
              <w:t xml:space="preserve"> (S1, </w:t>
            </w:r>
            <w:r w:rsidR="00310F6E">
              <w:rPr>
                <w:rFonts w:eastAsia="Times New Roman" w:cs="Times New Roman"/>
                <w:bCs/>
                <w:color w:val="000000"/>
              </w:rPr>
              <w:t>T</w:t>
            </w:r>
            <w:r w:rsidR="000828AB">
              <w:rPr>
                <w:rFonts w:eastAsia="Times New Roman" w:cs="Times New Roman"/>
                <w:bCs/>
                <w:color w:val="000000"/>
              </w:rPr>
              <w:t>1)</w:t>
            </w:r>
          </w:p>
        </w:tc>
        <w:tc>
          <w:tcPr>
            <w:tcW w:w="3847" w:type="dxa"/>
          </w:tcPr>
          <w:p w14:paraId="2A3E8779"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7" w:name="_Toc142085786"/>
            <w:r>
              <w:rPr>
                <w:rFonts w:ascii="Times New Roman" w:eastAsia="Times New Roman" w:hAnsi="Times New Roman" w:cs="Times New Roman"/>
                <w:b/>
                <w:color w:val="000000"/>
                <w:sz w:val="24"/>
              </w:rPr>
              <w:t xml:space="preserve">Strategi W-T </w:t>
            </w:r>
            <w:r w:rsidRPr="004534D2">
              <w:rPr>
                <w:rFonts w:ascii="Times New Roman" w:eastAsia="Times New Roman" w:hAnsi="Times New Roman" w:cs="Times New Roman"/>
                <w:b/>
                <w:bCs/>
                <w:i/>
                <w:iCs/>
                <w:color w:val="000000"/>
                <w:sz w:val="24"/>
              </w:rPr>
              <w:t>(Weaknesses and Threats)</w:t>
            </w:r>
            <w:bookmarkEnd w:id="47"/>
          </w:p>
          <w:p w14:paraId="5009C68F" w14:textId="77777777" w:rsidR="003F5B0E" w:rsidRDefault="00020D31">
            <w:pPr>
              <w:pStyle w:val="ListParagraph"/>
              <w:keepNext/>
              <w:keepLines/>
              <w:numPr>
                <w:ilvl w:val="0"/>
                <w:numId w:val="25"/>
              </w:numPr>
              <w:spacing w:before="240" w:after="258" w:line="258" w:lineRule="auto"/>
              <w:outlineLvl w:val="2"/>
              <w:rPr>
                <w:rFonts w:eastAsia="Times New Roman" w:cs="Times New Roman"/>
                <w:bCs/>
                <w:color w:val="000000"/>
              </w:rPr>
            </w:pPr>
            <w:r>
              <w:rPr>
                <w:rFonts w:eastAsia="Times New Roman" w:cs="Times New Roman"/>
                <w:bCs/>
                <w:color w:val="000000"/>
              </w:rPr>
              <w:t>Merancang solusi alternatif yang dapat meminimalkan dampak gangguan pada proses pendaftaran. (</w:t>
            </w:r>
            <w:r w:rsidR="008B6479">
              <w:rPr>
                <w:rFonts w:eastAsia="Times New Roman" w:cs="Times New Roman"/>
                <w:bCs/>
                <w:color w:val="000000"/>
              </w:rPr>
              <w:t>W1, T1</w:t>
            </w:r>
            <w:r>
              <w:rPr>
                <w:rFonts w:eastAsia="Times New Roman" w:cs="Times New Roman"/>
                <w:bCs/>
                <w:color w:val="000000"/>
              </w:rPr>
              <w:t>)</w:t>
            </w:r>
          </w:p>
          <w:p w14:paraId="3BDFFCD5" w14:textId="5FAFAB34" w:rsidR="008B6479" w:rsidRPr="00020D31" w:rsidRDefault="008F3CDA">
            <w:pPr>
              <w:pStyle w:val="ListParagraph"/>
              <w:keepNext/>
              <w:keepLines/>
              <w:numPr>
                <w:ilvl w:val="0"/>
                <w:numId w:val="25"/>
              </w:numPr>
              <w:spacing w:before="240" w:after="258" w:line="258" w:lineRule="auto"/>
              <w:outlineLvl w:val="2"/>
              <w:rPr>
                <w:rFonts w:eastAsia="Times New Roman" w:cs="Times New Roman"/>
                <w:bCs/>
                <w:color w:val="000000"/>
              </w:rPr>
            </w:pPr>
            <w:r>
              <w:rPr>
                <w:rFonts w:eastAsia="Times New Roman" w:cs="Times New Roman"/>
                <w:bCs/>
                <w:color w:val="000000"/>
              </w:rPr>
              <w:t>Menerapkan rencana pembaruan yang dapat dengan cepat menyesuaikan sistem dengan perubahan kebijakan baru, sehingga tetap relevan. (W3, T3)</w:t>
            </w:r>
          </w:p>
        </w:tc>
      </w:tr>
    </w:tbl>
    <w:bookmarkEnd w:id="40"/>
    <w:p w14:paraId="412C51D1" w14:textId="0CF897BA" w:rsidR="00F856EC" w:rsidRDefault="00F856EC" w:rsidP="00F856EC">
      <w:pPr>
        <w:spacing w:line="480" w:lineRule="auto"/>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5C7BA8B9" w14:textId="51240ED2" w:rsidR="00F856EC" w:rsidRDefault="00DA78ED" w:rsidP="001E152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tabel di</w:t>
      </w:r>
      <w:r w:rsidR="009F7D2F">
        <w:rPr>
          <w:rFonts w:ascii="Times New Roman" w:hAnsi="Times New Roman" w:cs="Times New Roman"/>
          <w:sz w:val="24"/>
          <w:szCs w:val="24"/>
        </w:rPr>
        <w:t xml:space="preserve"> atas berisi analisis TOWS, dapat disimpulkan bahwa salah satu strategi yang dilakukan adalah membangun sistem informasi pendaftaran siswa yang dapat mempermudah proses pendaftaran </w:t>
      </w:r>
      <w:r w:rsidR="001E1528">
        <w:rPr>
          <w:rFonts w:ascii="Times New Roman" w:hAnsi="Times New Roman" w:cs="Times New Roman"/>
          <w:sz w:val="24"/>
          <w:szCs w:val="24"/>
        </w:rPr>
        <w:t>di PKBM Bina Sejahtera Karawang.</w:t>
      </w:r>
    </w:p>
    <w:p w14:paraId="416A39D9" w14:textId="77777777" w:rsidR="004732E9" w:rsidRDefault="004732E9" w:rsidP="004732E9">
      <w:pPr>
        <w:spacing w:line="480" w:lineRule="auto"/>
        <w:jc w:val="both"/>
        <w:rPr>
          <w:rFonts w:ascii="Times New Roman" w:hAnsi="Times New Roman" w:cs="Times New Roman"/>
          <w:sz w:val="24"/>
          <w:szCs w:val="24"/>
        </w:rPr>
      </w:pPr>
    </w:p>
    <w:p w14:paraId="3A341712" w14:textId="7CDD4933" w:rsidR="004732E9" w:rsidRPr="006D73FA" w:rsidRDefault="004732E9" w:rsidP="004732E9">
      <w:pPr>
        <w:pStyle w:val="Heading2"/>
      </w:pPr>
      <w:r>
        <w:lastRenderedPageBreak/>
        <w:t>4</w:t>
      </w:r>
      <w:r w:rsidRPr="006D73FA">
        <w:t>.</w:t>
      </w:r>
      <w:r>
        <w:t>3</w:t>
      </w:r>
      <w:r w:rsidRPr="006D73FA">
        <w:t xml:space="preserve"> </w:t>
      </w:r>
      <w:r>
        <w:t xml:space="preserve"> Perancangan</w:t>
      </w:r>
    </w:p>
    <w:p w14:paraId="033FFF9F" w14:textId="21317097" w:rsidR="004732E9" w:rsidRDefault="00AD6E91" w:rsidP="004732E9">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rancangan ini dimaksudkan untuk mendapatkan pemahaman tentang gambaran proses bisnis yang akan </w:t>
      </w:r>
      <w:r w:rsidR="003A661D">
        <w:rPr>
          <w:rFonts w:ascii="Times New Roman" w:hAnsi="Times New Roman" w:cs="Times New Roman"/>
          <w:sz w:val="24"/>
          <w:szCs w:val="24"/>
        </w:rPr>
        <w:t>di bangun. Berikut merupakan tahapan perancangan sistem informasi yang akan dibuat:</w:t>
      </w:r>
    </w:p>
    <w:p w14:paraId="0793A162" w14:textId="74534E86" w:rsidR="004E1AF8" w:rsidRDefault="001A5A8F">
      <w:pPr>
        <w:pStyle w:val="Heading3"/>
        <w:numPr>
          <w:ilvl w:val="2"/>
          <w:numId w:val="26"/>
        </w:numPr>
        <w:spacing w:before="240" w:beforeAutospacing="0"/>
        <w:ind w:left="709" w:hanging="709"/>
      </w:pPr>
      <w:r>
        <w:t>Proses (Usecase Diagram, Scenario/Activity Diagram, Sequence Diagram, dan Class Diagram)</w:t>
      </w:r>
    </w:p>
    <w:p w14:paraId="59EFC89D" w14:textId="035BE2F1" w:rsidR="003A661D" w:rsidRDefault="005F1C46" w:rsidP="004E1AF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roses yang digunakan dalam sistem pendaftaran siswa adalah sebagai berikut:</w:t>
      </w:r>
    </w:p>
    <w:p w14:paraId="4F9AD690" w14:textId="2625B35D" w:rsidR="005F1C46" w:rsidRPr="005F1C46" w:rsidRDefault="005F1C46">
      <w:pPr>
        <w:pStyle w:val="ListParagraph"/>
        <w:numPr>
          <w:ilvl w:val="0"/>
          <w:numId w:val="27"/>
        </w:numPr>
        <w:rPr>
          <w:rFonts w:cs="Times New Roman"/>
          <w:szCs w:val="24"/>
        </w:rPr>
      </w:pPr>
      <w:r>
        <w:rPr>
          <w:rFonts w:cs="Times New Roman"/>
          <w:b/>
          <w:bCs/>
          <w:i/>
          <w:iCs/>
          <w:szCs w:val="24"/>
        </w:rPr>
        <w:t>Usecase Diagram</w:t>
      </w:r>
    </w:p>
    <w:p w14:paraId="3F296D54" w14:textId="1837E17C" w:rsidR="005F1C46" w:rsidRDefault="00AB02A4" w:rsidP="005F1C46">
      <w:pPr>
        <w:pStyle w:val="ListParagraph"/>
        <w:ind w:left="1069"/>
        <w:rPr>
          <w:rFonts w:cs="Times New Roman"/>
          <w:szCs w:val="24"/>
        </w:rPr>
      </w:pPr>
      <w:r w:rsidRPr="00AB02A4">
        <w:rPr>
          <w:rFonts w:cs="Times New Roman"/>
          <w:i/>
          <w:iCs/>
          <w:szCs w:val="24"/>
        </w:rPr>
        <w:t>Usecase</w:t>
      </w:r>
      <w:r>
        <w:rPr>
          <w:rFonts w:cs="Times New Roman"/>
          <w:i/>
          <w:iCs/>
          <w:szCs w:val="24"/>
        </w:rPr>
        <w:t xml:space="preserve"> </w:t>
      </w:r>
      <w:r>
        <w:rPr>
          <w:rFonts w:cs="Times New Roman"/>
          <w:szCs w:val="24"/>
        </w:rPr>
        <w:t>yang dibuat pada pendaftaran siswa adalah sebagai berikut:</w:t>
      </w:r>
    </w:p>
    <w:p w14:paraId="1C178C1C" w14:textId="5EEE8B98" w:rsidR="00630A9D" w:rsidRPr="00E66190" w:rsidRDefault="00630A9D" w:rsidP="005F1C46">
      <w:pPr>
        <w:pStyle w:val="ListParagraph"/>
        <w:ind w:left="1069"/>
        <w:rPr>
          <w:rFonts w:cs="Times New Roman"/>
          <w:szCs w:val="24"/>
        </w:rPr>
      </w:pPr>
    </w:p>
    <w:p w14:paraId="424C87C3" w14:textId="0E47491F" w:rsidR="00AB02A4" w:rsidRPr="00AB02A4" w:rsidRDefault="00B30E3A" w:rsidP="00E96076">
      <w:pPr>
        <w:pStyle w:val="ListParagraph"/>
        <w:ind w:left="1069"/>
        <w:jc w:val="center"/>
        <w:rPr>
          <w:rFonts w:cs="Times New Roman"/>
          <w:szCs w:val="24"/>
        </w:rPr>
      </w:pPr>
      <w:r w:rsidRPr="00B30E3A">
        <w:rPr>
          <w:rFonts w:cs="Times New Roman"/>
          <w:noProof/>
          <w:szCs w:val="24"/>
        </w:rPr>
        <w:drawing>
          <wp:inline distT="0" distB="0" distL="0" distR="0" wp14:anchorId="5FCCF062" wp14:editId="3DD189C6">
            <wp:extent cx="2925928" cy="3877056"/>
            <wp:effectExtent l="0" t="0" r="8255" b="0"/>
            <wp:docPr id="2135061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61525"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3530" cy="3887130"/>
                    </a:xfrm>
                    <a:prstGeom prst="rect">
                      <a:avLst/>
                    </a:prstGeom>
                  </pic:spPr>
                </pic:pic>
              </a:graphicData>
            </a:graphic>
          </wp:inline>
        </w:drawing>
      </w:r>
    </w:p>
    <w:p w14:paraId="1EBCDAA4" w14:textId="1EC15D9C" w:rsidR="00874B7D" w:rsidRPr="00EB4404" w:rsidRDefault="00874B7D" w:rsidP="00EB4404">
      <w:pPr>
        <w:rPr>
          <w:rFonts w:ascii="Times New Roman" w:hAnsi="Times New Roman" w:cs="Times New Roman"/>
          <w:sz w:val="24"/>
          <w:szCs w:val="24"/>
        </w:rPr>
      </w:pPr>
      <w:r>
        <w:lastRenderedPageBreak/>
        <w:br w:type="page"/>
      </w:r>
    </w:p>
    <w:p w14:paraId="0DD7190A" w14:textId="5D29916D" w:rsidR="00AC05B3" w:rsidRPr="00F37000" w:rsidRDefault="00B135A4" w:rsidP="00F37000">
      <w:pPr>
        <w:pStyle w:val="Heading1"/>
      </w:pPr>
      <w:r w:rsidRPr="001E6F47">
        <w:lastRenderedPageBreak/>
        <w:t>DAFTAR PUSTAKA</w:t>
      </w:r>
      <w:bookmarkEnd w:id="38"/>
    </w:p>
    <w:p w14:paraId="2B327944" w14:textId="367EC002" w:rsidR="002D5CB5" w:rsidRDefault="002D5CB5" w:rsidP="00ED39B4">
      <w:pPr>
        <w:jc w:val="both"/>
      </w:pPr>
    </w:p>
    <w:p w14:paraId="60C61230" w14:textId="64E54A26" w:rsidR="00882356" w:rsidRPr="00882356" w:rsidRDefault="002D5CB5"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9B4972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1017733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raeni EY, Irviani R. 2017. Pengantar Informasi. Yogyakarta: CV Andi Offset. 150 p.</w:t>
      </w:r>
    </w:p>
    <w:p w14:paraId="6EAC83E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selmus Teniwut W. 2021. Strategi dan Kebijakan Bisnis Perikanan. Deepublish. 141 p.</w:t>
      </w:r>
    </w:p>
    <w:p w14:paraId="6B4C730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6EE6C6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266BB45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0CF259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o Hadiprakoso R. 2020. Rekayasa Perangkat Lunak. RBH. 408 p.</w:t>
      </w:r>
    </w:p>
    <w:p w14:paraId="486ED24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5E85907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DirgaF M, Masnur, Merlina. 2021. Aplikasi E-Learning Siswa Smk Berbasis Web. J. Sintaks Log. 1: 2775–412.</w:t>
      </w:r>
    </w:p>
    <w:p w14:paraId="4504C2B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R. 2020. Pemrograman Basis Data Menggunakan MySQL. Deepublish. 109 p.</w:t>
      </w:r>
    </w:p>
    <w:p w14:paraId="62AE758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Sari R, Utami A. 2021. REKAYASA PERANGKAT LUNAK BERORIENTASI OBJEK MENGGUNAKAN PHP. Ari Christian A, editor. Yogyakarta: Penerbit Andi. 304 p.</w:t>
      </w:r>
    </w:p>
    <w:p w14:paraId="59E01C8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bibi R, Aprilian R. 2020. Tutorial dan penjelasan aplikasi e-office berbasis web menggunakan metode RAD. Kreatif. 200 p.</w:t>
      </w:r>
    </w:p>
    <w:p w14:paraId="05B3486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49EC62D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utahaean J. 2015. Konsep Sistem Informasi. Sleman: Deepublish. 125 p.</w:t>
      </w:r>
    </w:p>
    <w:p w14:paraId="0C98B56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aya DS, Indahyanti U. 2023. Tourism Bus Rental Application Design in PO. Padi Mas Using the Prototype Method. Procedia Eng. Life Sci. 2.</w:t>
      </w:r>
    </w:p>
    <w:p w14:paraId="5973644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lianto Simatupang SS. 2019. 1 , 2 1,2. 3.</w:t>
      </w:r>
    </w:p>
    <w:p w14:paraId="3ADB561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naidi A. 2021. Evaluasi Diri untuk Pengembangan Kinerja. Penerbit NEM. 81 p.</w:t>
      </w:r>
    </w:p>
    <w:p w14:paraId="0B8320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40910DC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Widia ID, Ratih Asriningtias S. 2021. Cara Cepat dan Praktis Mebangung Web Dengan PHP &amp; MySQL. Universitas Brawijaya Press. 280 p.</w:t>
      </w:r>
    </w:p>
    <w:p w14:paraId="17C9CA4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 xml:space="preserve">Mardiawati M, Safrizal S, Adawiyah R. 2022. Sistem Informasi Pendaftaran Siswa Baru (PSB) Berbasis Web Pada SMKN 2 Kolaka. J. Nas. Teknol. dan </w:t>
      </w:r>
      <w:r w:rsidRPr="00882356">
        <w:rPr>
          <w:rFonts w:ascii="Times New Roman" w:hAnsi="Times New Roman" w:cs="Times New Roman"/>
          <w:noProof/>
          <w:sz w:val="24"/>
          <w:szCs w:val="24"/>
        </w:rPr>
        <w:lastRenderedPageBreak/>
        <w:t>Sist. Inf. 8: 25–33.</w:t>
      </w:r>
    </w:p>
    <w:p w14:paraId="3361065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ewengkang A. 2023. Buku Ajar BASIS DATA. Pratasik S, editor. Klaten: Penerbit Lakeisha. 142 p.</w:t>
      </w:r>
    </w:p>
    <w:p w14:paraId="2C3D129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ohammad Fatkhul M. 2018. Buku Sakti Pemrograman Web. Anak Hebat Indonesia. 228 p.</w:t>
      </w:r>
    </w:p>
    <w:p w14:paraId="3DFE322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barok HA, Bernadisman D, Banten M. 2021. Berbasis Web Pada Toko Kelontong. 7: 24–34.</w:t>
      </w:r>
    </w:p>
    <w:p w14:paraId="5BD69DB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hammad Sopyana D. 2020. Tutorial Membuat Tampilan Menggunakan Bootstrap 4. Dzikri MS. 73 p.</w:t>
      </w:r>
    </w:p>
    <w:p w14:paraId="536E55D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lyani S. 2017. Metode Analisis dan Perancangan Sistem. Bandung: Abdi Sistematika. 267 p.</w:t>
      </w:r>
    </w:p>
    <w:p w14:paraId="4AE1094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62EBF2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3A679EB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43FEB9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tra IS, Ferdinandus F, Bayu M. 2019. Sistem Pendukung Keputusan Pemilihan Paket Pernikahan Dengan Metode Saw Berbasis Web. CAHAYAtech 8: 136.</w:t>
      </w:r>
    </w:p>
    <w:p w14:paraId="133E641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hman Prehanto D. 2020. BUKU AJAR KONSEP SISTEM INFORMASI. Dwi Nuryana IK, editor. Surabaya: SCOPINDO MEDIA PUSTAKA. 136 p.</w:t>
      </w:r>
    </w:p>
    <w:p w14:paraId="5B92847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Rahmat I. 2018. Manajemen Sumber Daya Manusia Islam: Sejarah, Nilai Dan Benturan. J. Ilm. Syi’ar 18: 23.</w:t>
      </w:r>
    </w:p>
    <w:p w14:paraId="1EF0DFB0"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19C2329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tnawaty M. 2019. Analisis SWOT Technology Financial (FinTech) Terhadap Industri Perbankan. Cakrawala-Jurnal Hum. 19: 55–60.</w:t>
      </w:r>
    </w:p>
    <w:p w14:paraId="4A1B818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ochman A, Tullah R, Rahman A. 2019. Sistem Informasi Data Pasien di Klinik Aulia Medika Pasarkemis. J. Sisfotek Glob. 9: 1–6.</w:t>
      </w:r>
    </w:p>
    <w:p w14:paraId="1C45EEF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1EE47E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a S.Si. A. 2019. Buku Sakti HTML, CSS, &amp; Javascript. Anak Hebat Indonesia. 268 p.</w:t>
      </w:r>
    </w:p>
    <w:p w14:paraId="6D4993F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ABED1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458992D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rimulyo K. 2023. AGILE LIBRARIANS - Manajemen Diri dan Pengembangan Profesi untuk Organisasi. Airlangga University Press. 167 p.</w:t>
      </w:r>
    </w:p>
    <w:p w14:paraId="49D274E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29DCA4D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Supardi Y, Sulaeman. 2019. Semua Bisa Menjadi Programmer Laravel Basic. Jakarta: Elex Media Komputindo. 328 p.</w:t>
      </w:r>
    </w:p>
    <w:p w14:paraId="10AD29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pto U. 2021. Pemodelan Perangkat Lunak SMK/MAK Kelas XI. Gramedia Widiasarana Indonesia. 292 p.</w:t>
      </w:r>
    </w:p>
    <w:p w14:paraId="5E21835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46B943C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ryadi S. 2019. Implementasi Normalisasi Dalam Perancangan Database Relational. U-NET J. Tek. Inform. 3: 20–26.</w:t>
      </w:r>
    </w:p>
    <w:p w14:paraId="4C69FD9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19324A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96480A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rPr>
      </w:pPr>
      <w:r w:rsidRPr="00882356">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C8365" w14:textId="77777777" w:rsidR="002F5A77" w:rsidRDefault="002F5A77" w:rsidP="00B424EF">
      <w:pPr>
        <w:spacing w:after="0" w:line="240" w:lineRule="auto"/>
      </w:pPr>
      <w:r>
        <w:separator/>
      </w:r>
    </w:p>
  </w:endnote>
  <w:endnote w:type="continuationSeparator" w:id="0">
    <w:p w14:paraId="443EBE59" w14:textId="77777777" w:rsidR="002F5A77" w:rsidRDefault="002F5A77"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1642C" w14:textId="77777777" w:rsidR="002F5A77" w:rsidRDefault="002F5A77" w:rsidP="00B424EF">
      <w:pPr>
        <w:spacing w:after="0" w:line="240" w:lineRule="auto"/>
      </w:pPr>
      <w:r>
        <w:separator/>
      </w:r>
    </w:p>
  </w:footnote>
  <w:footnote w:type="continuationSeparator" w:id="0">
    <w:p w14:paraId="1F098B36" w14:textId="77777777" w:rsidR="002F5A77" w:rsidRDefault="002F5A77"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F77867"/>
    <w:multiLevelType w:val="hybridMultilevel"/>
    <w:tmpl w:val="566ABC48"/>
    <w:lvl w:ilvl="0" w:tplc="A86CB7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B71EAF"/>
    <w:multiLevelType w:val="hybridMultilevel"/>
    <w:tmpl w:val="8A5685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DF5F7A"/>
    <w:multiLevelType w:val="hybridMultilevel"/>
    <w:tmpl w:val="B25027A0"/>
    <w:lvl w:ilvl="0" w:tplc="18EC96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20C323FD"/>
    <w:multiLevelType w:val="hybridMultilevel"/>
    <w:tmpl w:val="833ACCC2"/>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A6EA4"/>
    <w:multiLevelType w:val="hybridMultilevel"/>
    <w:tmpl w:val="8D3EF9CE"/>
    <w:lvl w:ilvl="0" w:tplc="F5101B9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C4A3DAF"/>
    <w:multiLevelType w:val="hybridMultilevel"/>
    <w:tmpl w:val="566ABC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CA64CB"/>
    <w:multiLevelType w:val="hybridMultilevel"/>
    <w:tmpl w:val="0B3C6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1A737C"/>
    <w:multiLevelType w:val="multilevel"/>
    <w:tmpl w:val="61CC32F4"/>
    <w:lvl w:ilvl="0">
      <w:start w:val="1"/>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37271A92"/>
    <w:multiLevelType w:val="hybridMultilevel"/>
    <w:tmpl w:val="2370C1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3E484B"/>
    <w:multiLevelType w:val="hybridMultilevel"/>
    <w:tmpl w:val="6C4AF236"/>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4C7F6A36"/>
    <w:multiLevelType w:val="hybridMultilevel"/>
    <w:tmpl w:val="344A4DC0"/>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9D1343"/>
    <w:multiLevelType w:val="hybridMultilevel"/>
    <w:tmpl w:val="B2502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443677D"/>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5F4650E0"/>
    <w:multiLevelType w:val="multilevel"/>
    <w:tmpl w:val="C6F0A034"/>
    <w:lvl w:ilvl="0">
      <w:start w:val="4"/>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3.%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1" w15:restartNumberingAfterBreak="0">
    <w:nsid w:val="607118FD"/>
    <w:multiLevelType w:val="hybridMultilevel"/>
    <w:tmpl w:val="B63CCEBE"/>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14077F"/>
    <w:multiLevelType w:val="hybridMultilevel"/>
    <w:tmpl w:val="2370C1A0"/>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6C791D"/>
    <w:multiLevelType w:val="multilevel"/>
    <w:tmpl w:val="D95E6D12"/>
    <w:lvl w:ilvl="0">
      <w:start w:val="1"/>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4" w15:restartNumberingAfterBreak="0">
    <w:nsid w:val="78C20AB4"/>
    <w:multiLevelType w:val="multilevel"/>
    <w:tmpl w:val="C6F0A034"/>
    <w:lvl w:ilvl="0">
      <w:start w:val="4"/>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3.%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5" w15:restartNumberingAfterBreak="0">
    <w:nsid w:val="7CCC6B2A"/>
    <w:multiLevelType w:val="hybridMultilevel"/>
    <w:tmpl w:val="E872FFC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416756479">
    <w:abstractNumId w:val="7"/>
  </w:num>
  <w:num w:numId="2" w16cid:durableId="752507199">
    <w:abstractNumId w:val="15"/>
  </w:num>
  <w:num w:numId="3" w16cid:durableId="1680766584">
    <w:abstractNumId w:val="23"/>
  </w:num>
  <w:num w:numId="4" w16cid:durableId="823591598">
    <w:abstractNumId w:val="11"/>
  </w:num>
  <w:num w:numId="5" w16cid:durableId="2070758804">
    <w:abstractNumId w:val="16"/>
  </w:num>
  <w:num w:numId="6" w16cid:durableId="34042871">
    <w:abstractNumId w:val="14"/>
  </w:num>
  <w:num w:numId="7" w16cid:durableId="1457213789">
    <w:abstractNumId w:val="0"/>
  </w:num>
  <w:num w:numId="8" w16cid:durableId="759834513">
    <w:abstractNumId w:val="26"/>
  </w:num>
  <w:num w:numId="9" w16cid:durableId="413629164">
    <w:abstractNumId w:val="4"/>
  </w:num>
  <w:num w:numId="10" w16cid:durableId="883636995">
    <w:abstractNumId w:val="9"/>
  </w:num>
  <w:num w:numId="11" w16cid:durableId="98768399">
    <w:abstractNumId w:val="20"/>
  </w:num>
  <w:num w:numId="12" w16cid:durableId="78790597">
    <w:abstractNumId w:val="10"/>
  </w:num>
  <w:num w:numId="13" w16cid:durableId="1461145098">
    <w:abstractNumId w:val="2"/>
  </w:num>
  <w:num w:numId="14" w16cid:durableId="1345207129">
    <w:abstractNumId w:val="25"/>
  </w:num>
  <w:num w:numId="15" w16cid:durableId="561673902">
    <w:abstractNumId w:val="1"/>
  </w:num>
  <w:num w:numId="16" w16cid:durableId="75055214">
    <w:abstractNumId w:val="3"/>
  </w:num>
  <w:num w:numId="17" w16cid:durableId="363871308">
    <w:abstractNumId w:val="22"/>
  </w:num>
  <w:num w:numId="18" w16cid:durableId="2112971904">
    <w:abstractNumId w:val="19"/>
  </w:num>
  <w:num w:numId="19" w16cid:durableId="297149949">
    <w:abstractNumId w:val="8"/>
  </w:num>
  <w:num w:numId="20" w16cid:durableId="384918087">
    <w:abstractNumId w:val="18"/>
  </w:num>
  <w:num w:numId="21" w16cid:durableId="37707291">
    <w:abstractNumId w:val="12"/>
  </w:num>
  <w:num w:numId="22" w16cid:durableId="1828595489">
    <w:abstractNumId w:val="21"/>
  </w:num>
  <w:num w:numId="23" w16cid:durableId="197544762">
    <w:abstractNumId w:val="5"/>
  </w:num>
  <w:num w:numId="24" w16cid:durableId="632056249">
    <w:abstractNumId w:val="17"/>
  </w:num>
  <w:num w:numId="25" w16cid:durableId="470445257">
    <w:abstractNumId w:val="13"/>
  </w:num>
  <w:num w:numId="26" w16cid:durableId="1605072643">
    <w:abstractNumId w:val="24"/>
  </w:num>
  <w:num w:numId="27" w16cid:durableId="1258635597">
    <w:abstractNumId w:val="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0D31"/>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6DD4"/>
    <w:rsid w:val="000472A4"/>
    <w:rsid w:val="000475C9"/>
    <w:rsid w:val="00047731"/>
    <w:rsid w:val="00047FF2"/>
    <w:rsid w:val="000505FE"/>
    <w:rsid w:val="00050B13"/>
    <w:rsid w:val="00050CFD"/>
    <w:rsid w:val="000514EA"/>
    <w:rsid w:val="00052A03"/>
    <w:rsid w:val="00052B28"/>
    <w:rsid w:val="00052F11"/>
    <w:rsid w:val="0005308F"/>
    <w:rsid w:val="00053745"/>
    <w:rsid w:val="0005476F"/>
    <w:rsid w:val="00055C16"/>
    <w:rsid w:val="00055D38"/>
    <w:rsid w:val="00055EC6"/>
    <w:rsid w:val="000567C2"/>
    <w:rsid w:val="000571D4"/>
    <w:rsid w:val="000605D4"/>
    <w:rsid w:val="00061BD0"/>
    <w:rsid w:val="00062014"/>
    <w:rsid w:val="00062248"/>
    <w:rsid w:val="00064AEB"/>
    <w:rsid w:val="00064DD0"/>
    <w:rsid w:val="000652D7"/>
    <w:rsid w:val="00066E0D"/>
    <w:rsid w:val="00071A28"/>
    <w:rsid w:val="00071D4C"/>
    <w:rsid w:val="0007332F"/>
    <w:rsid w:val="00076C6B"/>
    <w:rsid w:val="00076C6D"/>
    <w:rsid w:val="00081B74"/>
    <w:rsid w:val="000824DE"/>
    <w:rsid w:val="000828AB"/>
    <w:rsid w:val="00082E45"/>
    <w:rsid w:val="00083697"/>
    <w:rsid w:val="00084387"/>
    <w:rsid w:val="00084CDE"/>
    <w:rsid w:val="000850A4"/>
    <w:rsid w:val="000850E8"/>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FC1"/>
    <w:rsid w:val="000C21E1"/>
    <w:rsid w:val="000C30D9"/>
    <w:rsid w:val="000C3D3D"/>
    <w:rsid w:val="000C4CC5"/>
    <w:rsid w:val="000C54F3"/>
    <w:rsid w:val="000C5ABD"/>
    <w:rsid w:val="000C62E7"/>
    <w:rsid w:val="000C6C2C"/>
    <w:rsid w:val="000D0063"/>
    <w:rsid w:val="000D2201"/>
    <w:rsid w:val="000D5BC3"/>
    <w:rsid w:val="000D61AD"/>
    <w:rsid w:val="000D7A1B"/>
    <w:rsid w:val="000E0818"/>
    <w:rsid w:val="000E2E81"/>
    <w:rsid w:val="000E4D65"/>
    <w:rsid w:val="000E59F9"/>
    <w:rsid w:val="000E5B17"/>
    <w:rsid w:val="000E7A05"/>
    <w:rsid w:val="000E7C9E"/>
    <w:rsid w:val="000F08FF"/>
    <w:rsid w:val="000F0CBA"/>
    <w:rsid w:val="000F12EE"/>
    <w:rsid w:val="000F1F3F"/>
    <w:rsid w:val="000F38B2"/>
    <w:rsid w:val="000F43DA"/>
    <w:rsid w:val="000F4965"/>
    <w:rsid w:val="000F6478"/>
    <w:rsid w:val="000F679F"/>
    <w:rsid w:val="000F6BC1"/>
    <w:rsid w:val="000F7147"/>
    <w:rsid w:val="00100CE8"/>
    <w:rsid w:val="00106932"/>
    <w:rsid w:val="00106B98"/>
    <w:rsid w:val="00107E62"/>
    <w:rsid w:val="00111C7F"/>
    <w:rsid w:val="00111D3B"/>
    <w:rsid w:val="00112E23"/>
    <w:rsid w:val="00114962"/>
    <w:rsid w:val="0011550C"/>
    <w:rsid w:val="0012032C"/>
    <w:rsid w:val="00120791"/>
    <w:rsid w:val="00123197"/>
    <w:rsid w:val="001233E3"/>
    <w:rsid w:val="001247F4"/>
    <w:rsid w:val="00125DDA"/>
    <w:rsid w:val="001319B5"/>
    <w:rsid w:val="00131DD6"/>
    <w:rsid w:val="00132060"/>
    <w:rsid w:val="001322F0"/>
    <w:rsid w:val="001325F7"/>
    <w:rsid w:val="0013323D"/>
    <w:rsid w:val="00136EDD"/>
    <w:rsid w:val="00140353"/>
    <w:rsid w:val="00140FF2"/>
    <w:rsid w:val="0014137B"/>
    <w:rsid w:val="00144734"/>
    <w:rsid w:val="001460E8"/>
    <w:rsid w:val="00146A24"/>
    <w:rsid w:val="00153014"/>
    <w:rsid w:val="001544AC"/>
    <w:rsid w:val="001546DD"/>
    <w:rsid w:val="00160362"/>
    <w:rsid w:val="00160883"/>
    <w:rsid w:val="0016121C"/>
    <w:rsid w:val="001614AE"/>
    <w:rsid w:val="00161BD0"/>
    <w:rsid w:val="00161D5D"/>
    <w:rsid w:val="00162A82"/>
    <w:rsid w:val="001635CE"/>
    <w:rsid w:val="00163D2F"/>
    <w:rsid w:val="00166685"/>
    <w:rsid w:val="00167EA0"/>
    <w:rsid w:val="0017042E"/>
    <w:rsid w:val="00170E42"/>
    <w:rsid w:val="00170F10"/>
    <w:rsid w:val="00171FEA"/>
    <w:rsid w:val="001720A0"/>
    <w:rsid w:val="00172C84"/>
    <w:rsid w:val="001747BB"/>
    <w:rsid w:val="00180266"/>
    <w:rsid w:val="00180727"/>
    <w:rsid w:val="0018134F"/>
    <w:rsid w:val="00185452"/>
    <w:rsid w:val="001874CB"/>
    <w:rsid w:val="0019033B"/>
    <w:rsid w:val="00190B83"/>
    <w:rsid w:val="00191D44"/>
    <w:rsid w:val="0019207B"/>
    <w:rsid w:val="0019330E"/>
    <w:rsid w:val="0019392B"/>
    <w:rsid w:val="001941BB"/>
    <w:rsid w:val="001950D0"/>
    <w:rsid w:val="001A07B0"/>
    <w:rsid w:val="001A3AD8"/>
    <w:rsid w:val="001A3D6D"/>
    <w:rsid w:val="001A457F"/>
    <w:rsid w:val="001A46BE"/>
    <w:rsid w:val="001A5A8F"/>
    <w:rsid w:val="001B0B43"/>
    <w:rsid w:val="001B6BD2"/>
    <w:rsid w:val="001B6FA8"/>
    <w:rsid w:val="001B70C6"/>
    <w:rsid w:val="001B7E5D"/>
    <w:rsid w:val="001C116E"/>
    <w:rsid w:val="001C2C7C"/>
    <w:rsid w:val="001C41B3"/>
    <w:rsid w:val="001C5134"/>
    <w:rsid w:val="001C73F4"/>
    <w:rsid w:val="001C7E0E"/>
    <w:rsid w:val="001D11AB"/>
    <w:rsid w:val="001D2707"/>
    <w:rsid w:val="001D2AEA"/>
    <w:rsid w:val="001D2FAA"/>
    <w:rsid w:val="001D30BE"/>
    <w:rsid w:val="001D4F5A"/>
    <w:rsid w:val="001D54E1"/>
    <w:rsid w:val="001D6320"/>
    <w:rsid w:val="001D7A5A"/>
    <w:rsid w:val="001D7C2E"/>
    <w:rsid w:val="001E00B4"/>
    <w:rsid w:val="001E1528"/>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0E6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35F55"/>
    <w:rsid w:val="00236413"/>
    <w:rsid w:val="00240603"/>
    <w:rsid w:val="00242198"/>
    <w:rsid w:val="002430B0"/>
    <w:rsid w:val="00247FE7"/>
    <w:rsid w:val="00250937"/>
    <w:rsid w:val="002513FC"/>
    <w:rsid w:val="0025204C"/>
    <w:rsid w:val="002526E7"/>
    <w:rsid w:val="0025490F"/>
    <w:rsid w:val="00254C29"/>
    <w:rsid w:val="00254DE1"/>
    <w:rsid w:val="00256AC3"/>
    <w:rsid w:val="00257463"/>
    <w:rsid w:val="00262B4E"/>
    <w:rsid w:val="00263522"/>
    <w:rsid w:val="00263F3A"/>
    <w:rsid w:val="00265C1F"/>
    <w:rsid w:val="002661FE"/>
    <w:rsid w:val="00267C28"/>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A6F"/>
    <w:rsid w:val="002A2F0E"/>
    <w:rsid w:val="002A315B"/>
    <w:rsid w:val="002A423B"/>
    <w:rsid w:val="002A4CD2"/>
    <w:rsid w:val="002A55F4"/>
    <w:rsid w:val="002A57AD"/>
    <w:rsid w:val="002A61A9"/>
    <w:rsid w:val="002A7CBE"/>
    <w:rsid w:val="002B01D4"/>
    <w:rsid w:val="002B34F1"/>
    <w:rsid w:val="002B3E1F"/>
    <w:rsid w:val="002B3E78"/>
    <w:rsid w:val="002B6B0F"/>
    <w:rsid w:val="002C0210"/>
    <w:rsid w:val="002C1035"/>
    <w:rsid w:val="002C16E7"/>
    <w:rsid w:val="002C16F8"/>
    <w:rsid w:val="002C1DE7"/>
    <w:rsid w:val="002C1E5B"/>
    <w:rsid w:val="002C2C51"/>
    <w:rsid w:val="002C3B6A"/>
    <w:rsid w:val="002C3E2B"/>
    <w:rsid w:val="002C4034"/>
    <w:rsid w:val="002C46F2"/>
    <w:rsid w:val="002D1B43"/>
    <w:rsid w:val="002D1F0D"/>
    <w:rsid w:val="002D5CB5"/>
    <w:rsid w:val="002D5EAD"/>
    <w:rsid w:val="002D7370"/>
    <w:rsid w:val="002D7847"/>
    <w:rsid w:val="002E0BF9"/>
    <w:rsid w:val="002E145A"/>
    <w:rsid w:val="002E2B04"/>
    <w:rsid w:val="002E3951"/>
    <w:rsid w:val="002E4E44"/>
    <w:rsid w:val="002E64E6"/>
    <w:rsid w:val="002E781F"/>
    <w:rsid w:val="002F019B"/>
    <w:rsid w:val="002F148A"/>
    <w:rsid w:val="002F167E"/>
    <w:rsid w:val="002F1EB8"/>
    <w:rsid w:val="002F424A"/>
    <w:rsid w:val="002F4F69"/>
    <w:rsid w:val="002F5A77"/>
    <w:rsid w:val="002F79BC"/>
    <w:rsid w:val="002F7D4D"/>
    <w:rsid w:val="0030140D"/>
    <w:rsid w:val="003021B4"/>
    <w:rsid w:val="00304FE4"/>
    <w:rsid w:val="00305058"/>
    <w:rsid w:val="00306AF1"/>
    <w:rsid w:val="00306BF5"/>
    <w:rsid w:val="0030785D"/>
    <w:rsid w:val="0031010C"/>
    <w:rsid w:val="00310BD5"/>
    <w:rsid w:val="00310F6E"/>
    <w:rsid w:val="00313DE7"/>
    <w:rsid w:val="00315A4A"/>
    <w:rsid w:val="00315B64"/>
    <w:rsid w:val="00316518"/>
    <w:rsid w:val="0031745F"/>
    <w:rsid w:val="0031770E"/>
    <w:rsid w:val="00317E00"/>
    <w:rsid w:val="00317E20"/>
    <w:rsid w:val="00320224"/>
    <w:rsid w:val="00320BE2"/>
    <w:rsid w:val="003211C4"/>
    <w:rsid w:val="003212FA"/>
    <w:rsid w:val="0032134E"/>
    <w:rsid w:val="003232AC"/>
    <w:rsid w:val="00323939"/>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8AD"/>
    <w:rsid w:val="00375A23"/>
    <w:rsid w:val="00377507"/>
    <w:rsid w:val="00377D60"/>
    <w:rsid w:val="00377EC5"/>
    <w:rsid w:val="00381159"/>
    <w:rsid w:val="00381EAC"/>
    <w:rsid w:val="00382773"/>
    <w:rsid w:val="00383C94"/>
    <w:rsid w:val="00384595"/>
    <w:rsid w:val="00384A39"/>
    <w:rsid w:val="00386056"/>
    <w:rsid w:val="00390514"/>
    <w:rsid w:val="003919B2"/>
    <w:rsid w:val="00391FB4"/>
    <w:rsid w:val="00396839"/>
    <w:rsid w:val="003A0314"/>
    <w:rsid w:val="003A0BC9"/>
    <w:rsid w:val="003A2654"/>
    <w:rsid w:val="003A37D7"/>
    <w:rsid w:val="003A6320"/>
    <w:rsid w:val="003A661D"/>
    <w:rsid w:val="003B0411"/>
    <w:rsid w:val="003B41E5"/>
    <w:rsid w:val="003B44A6"/>
    <w:rsid w:val="003B6A2A"/>
    <w:rsid w:val="003B7170"/>
    <w:rsid w:val="003C04F8"/>
    <w:rsid w:val="003C20C6"/>
    <w:rsid w:val="003C21DC"/>
    <w:rsid w:val="003C3D0B"/>
    <w:rsid w:val="003C4E42"/>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5231"/>
    <w:rsid w:val="003F5B0E"/>
    <w:rsid w:val="003F6ABA"/>
    <w:rsid w:val="003F6B8B"/>
    <w:rsid w:val="003F76FD"/>
    <w:rsid w:val="003F7B75"/>
    <w:rsid w:val="00400C58"/>
    <w:rsid w:val="00400E9F"/>
    <w:rsid w:val="004017E6"/>
    <w:rsid w:val="0040204C"/>
    <w:rsid w:val="004043B1"/>
    <w:rsid w:val="0040550B"/>
    <w:rsid w:val="00406640"/>
    <w:rsid w:val="00407704"/>
    <w:rsid w:val="004078D9"/>
    <w:rsid w:val="0041008D"/>
    <w:rsid w:val="0041074F"/>
    <w:rsid w:val="004129D0"/>
    <w:rsid w:val="00413D6B"/>
    <w:rsid w:val="00415AB5"/>
    <w:rsid w:val="004168EF"/>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45D7B"/>
    <w:rsid w:val="0045034E"/>
    <w:rsid w:val="00451785"/>
    <w:rsid w:val="004519A2"/>
    <w:rsid w:val="00452D9D"/>
    <w:rsid w:val="00452D9F"/>
    <w:rsid w:val="0045406A"/>
    <w:rsid w:val="004548EB"/>
    <w:rsid w:val="00455946"/>
    <w:rsid w:val="00455994"/>
    <w:rsid w:val="0045692A"/>
    <w:rsid w:val="0045711D"/>
    <w:rsid w:val="00461402"/>
    <w:rsid w:val="00461AAC"/>
    <w:rsid w:val="004661AA"/>
    <w:rsid w:val="004664B7"/>
    <w:rsid w:val="00466E1A"/>
    <w:rsid w:val="00470A23"/>
    <w:rsid w:val="004732E9"/>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2CB"/>
    <w:rsid w:val="00497422"/>
    <w:rsid w:val="00497815"/>
    <w:rsid w:val="004A0118"/>
    <w:rsid w:val="004A33FE"/>
    <w:rsid w:val="004A55F3"/>
    <w:rsid w:val="004A5EF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C7F65"/>
    <w:rsid w:val="004D007E"/>
    <w:rsid w:val="004D00A6"/>
    <w:rsid w:val="004D0483"/>
    <w:rsid w:val="004D19F8"/>
    <w:rsid w:val="004D241D"/>
    <w:rsid w:val="004D4BCD"/>
    <w:rsid w:val="004D5F6B"/>
    <w:rsid w:val="004D7287"/>
    <w:rsid w:val="004D7CAA"/>
    <w:rsid w:val="004E0853"/>
    <w:rsid w:val="004E1AF8"/>
    <w:rsid w:val="004E2A88"/>
    <w:rsid w:val="004E311E"/>
    <w:rsid w:val="004E4835"/>
    <w:rsid w:val="004E5296"/>
    <w:rsid w:val="004E5C03"/>
    <w:rsid w:val="004E5DEC"/>
    <w:rsid w:val="004E671A"/>
    <w:rsid w:val="004E7395"/>
    <w:rsid w:val="004E7EBB"/>
    <w:rsid w:val="004F0873"/>
    <w:rsid w:val="004F128E"/>
    <w:rsid w:val="004F1520"/>
    <w:rsid w:val="004F1F6A"/>
    <w:rsid w:val="004F2441"/>
    <w:rsid w:val="004F26F0"/>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2191"/>
    <w:rsid w:val="00513777"/>
    <w:rsid w:val="005137A6"/>
    <w:rsid w:val="00514BB6"/>
    <w:rsid w:val="00514C8A"/>
    <w:rsid w:val="0051529A"/>
    <w:rsid w:val="00517002"/>
    <w:rsid w:val="0051723C"/>
    <w:rsid w:val="0051760A"/>
    <w:rsid w:val="0052240F"/>
    <w:rsid w:val="005231E6"/>
    <w:rsid w:val="00523D37"/>
    <w:rsid w:val="0052584F"/>
    <w:rsid w:val="00527509"/>
    <w:rsid w:val="005277F3"/>
    <w:rsid w:val="00537214"/>
    <w:rsid w:val="00540438"/>
    <w:rsid w:val="00540C80"/>
    <w:rsid w:val="00541895"/>
    <w:rsid w:val="00542195"/>
    <w:rsid w:val="00543B27"/>
    <w:rsid w:val="0054440F"/>
    <w:rsid w:val="00544EBE"/>
    <w:rsid w:val="005451DF"/>
    <w:rsid w:val="0054583A"/>
    <w:rsid w:val="005532A9"/>
    <w:rsid w:val="005604A1"/>
    <w:rsid w:val="00560CF6"/>
    <w:rsid w:val="00562A91"/>
    <w:rsid w:val="0056301E"/>
    <w:rsid w:val="00563E37"/>
    <w:rsid w:val="00564075"/>
    <w:rsid w:val="0056509F"/>
    <w:rsid w:val="00566BEA"/>
    <w:rsid w:val="00567A26"/>
    <w:rsid w:val="005704DE"/>
    <w:rsid w:val="005708E8"/>
    <w:rsid w:val="00570CB4"/>
    <w:rsid w:val="005717C1"/>
    <w:rsid w:val="00571B35"/>
    <w:rsid w:val="00574049"/>
    <w:rsid w:val="0057571A"/>
    <w:rsid w:val="00575A9D"/>
    <w:rsid w:val="0058213A"/>
    <w:rsid w:val="00583C93"/>
    <w:rsid w:val="00584893"/>
    <w:rsid w:val="00585647"/>
    <w:rsid w:val="00585874"/>
    <w:rsid w:val="00585E34"/>
    <w:rsid w:val="00586465"/>
    <w:rsid w:val="00587763"/>
    <w:rsid w:val="00590505"/>
    <w:rsid w:val="0059196A"/>
    <w:rsid w:val="00591A95"/>
    <w:rsid w:val="00591CE7"/>
    <w:rsid w:val="00595A7A"/>
    <w:rsid w:val="00595F9F"/>
    <w:rsid w:val="00596D88"/>
    <w:rsid w:val="005A1328"/>
    <w:rsid w:val="005A1C51"/>
    <w:rsid w:val="005A1E78"/>
    <w:rsid w:val="005A1F6B"/>
    <w:rsid w:val="005A3994"/>
    <w:rsid w:val="005A4257"/>
    <w:rsid w:val="005A4741"/>
    <w:rsid w:val="005A4EC8"/>
    <w:rsid w:val="005A6CE7"/>
    <w:rsid w:val="005B0074"/>
    <w:rsid w:val="005B0229"/>
    <w:rsid w:val="005B168D"/>
    <w:rsid w:val="005B1AF6"/>
    <w:rsid w:val="005B1C15"/>
    <w:rsid w:val="005B1CB9"/>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228A"/>
    <w:rsid w:val="005E5162"/>
    <w:rsid w:val="005E692A"/>
    <w:rsid w:val="005F1C46"/>
    <w:rsid w:val="005F2FCC"/>
    <w:rsid w:val="005F4B90"/>
    <w:rsid w:val="005F56A5"/>
    <w:rsid w:val="005F5A29"/>
    <w:rsid w:val="005F647B"/>
    <w:rsid w:val="0060025D"/>
    <w:rsid w:val="00600947"/>
    <w:rsid w:val="0060147B"/>
    <w:rsid w:val="00602F15"/>
    <w:rsid w:val="00603AA2"/>
    <w:rsid w:val="00604021"/>
    <w:rsid w:val="006070EB"/>
    <w:rsid w:val="0060753A"/>
    <w:rsid w:val="00612C21"/>
    <w:rsid w:val="006149C7"/>
    <w:rsid w:val="00615C88"/>
    <w:rsid w:val="00617026"/>
    <w:rsid w:val="0061738E"/>
    <w:rsid w:val="00621072"/>
    <w:rsid w:val="0062134B"/>
    <w:rsid w:val="006226CB"/>
    <w:rsid w:val="006234B8"/>
    <w:rsid w:val="00625F82"/>
    <w:rsid w:val="00627AAF"/>
    <w:rsid w:val="00630A9D"/>
    <w:rsid w:val="0063196B"/>
    <w:rsid w:val="00634963"/>
    <w:rsid w:val="00635F16"/>
    <w:rsid w:val="0063614E"/>
    <w:rsid w:val="00637752"/>
    <w:rsid w:val="00637CE2"/>
    <w:rsid w:val="00641921"/>
    <w:rsid w:val="00641A9E"/>
    <w:rsid w:val="00641B18"/>
    <w:rsid w:val="006422A8"/>
    <w:rsid w:val="00644429"/>
    <w:rsid w:val="006457D0"/>
    <w:rsid w:val="00647211"/>
    <w:rsid w:val="006472C7"/>
    <w:rsid w:val="006476C8"/>
    <w:rsid w:val="00650D93"/>
    <w:rsid w:val="0065100A"/>
    <w:rsid w:val="00651674"/>
    <w:rsid w:val="00651F8B"/>
    <w:rsid w:val="006520DA"/>
    <w:rsid w:val="006524AA"/>
    <w:rsid w:val="00652BEA"/>
    <w:rsid w:val="006542F5"/>
    <w:rsid w:val="00656A9D"/>
    <w:rsid w:val="00656AA1"/>
    <w:rsid w:val="00662AAD"/>
    <w:rsid w:val="006633F8"/>
    <w:rsid w:val="00663989"/>
    <w:rsid w:val="00664A43"/>
    <w:rsid w:val="006655E4"/>
    <w:rsid w:val="0066647F"/>
    <w:rsid w:val="00666EF6"/>
    <w:rsid w:val="006703D2"/>
    <w:rsid w:val="00671D9B"/>
    <w:rsid w:val="006721A0"/>
    <w:rsid w:val="00673586"/>
    <w:rsid w:val="00674EEC"/>
    <w:rsid w:val="00675793"/>
    <w:rsid w:val="006759F0"/>
    <w:rsid w:val="00675A54"/>
    <w:rsid w:val="00676152"/>
    <w:rsid w:val="00677996"/>
    <w:rsid w:val="00677A72"/>
    <w:rsid w:val="006819BB"/>
    <w:rsid w:val="0068313A"/>
    <w:rsid w:val="0068384E"/>
    <w:rsid w:val="0068431E"/>
    <w:rsid w:val="00684E10"/>
    <w:rsid w:val="006859E5"/>
    <w:rsid w:val="00686C03"/>
    <w:rsid w:val="006908F1"/>
    <w:rsid w:val="0069139E"/>
    <w:rsid w:val="00691D7A"/>
    <w:rsid w:val="0069233D"/>
    <w:rsid w:val="006929A7"/>
    <w:rsid w:val="00692E2B"/>
    <w:rsid w:val="00693057"/>
    <w:rsid w:val="00694D3C"/>
    <w:rsid w:val="00695246"/>
    <w:rsid w:val="00696BA8"/>
    <w:rsid w:val="006A058E"/>
    <w:rsid w:val="006A4F15"/>
    <w:rsid w:val="006A655F"/>
    <w:rsid w:val="006A6F7E"/>
    <w:rsid w:val="006A7096"/>
    <w:rsid w:val="006A731E"/>
    <w:rsid w:val="006B1283"/>
    <w:rsid w:val="006B1669"/>
    <w:rsid w:val="006B177C"/>
    <w:rsid w:val="006B1ED9"/>
    <w:rsid w:val="006B34EA"/>
    <w:rsid w:val="006B4CAB"/>
    <w:rsid w:val="006C1979"/>
    <w:rsid w:val="006C3536"/>
    <w:rsid w:val="006C3DC5"/>
    <w:rsid w:val="006C65CC"/>
    <w:rsid w:val="006C6A31"/>
    <w:rsid w:val="006C7D61"/>
    <w:rsid w:val="006D026A"/>
    <w:rsid w:val="006D0685"/>
    <w:rsid w:val="006D1276"/>
    <w:rsid w:val="006D2457"/>
    <w:rsid w:val="006D2678"/>
    <w:rsid w:val="006D2DBE"/>
    <w:rsid w:val="006D2EC9"/>
    <w:rsid w:val="006D3324"/>
    <w:rsid w:val="006D3516"/>
    <w:rsid w:val="006D38DB"/>
    <w:rsid w:val="006D3C86"/>
    <w:rsid w:val="006D6F91"/>
    <w:rsid w:val="006E075C"/>
    <w:rsid w:val="006E0A03"/>
    <w:rsid w:val="006E23FC"/>
    <w:rsid w:val="006E2D96"/>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077A"/>
    <w:rsid w:val="00741C4C"/>
    <w:rsid w:val="0074250C"/>
    <w:rsid w:val="00743D5D"/>
    <w:rsid w:val="00744A15"/>
    <w:rsid w:val="007475A5"/>
    <w:rsid w:val="00750CC0"/>
    <w:rsid w:val="00751C0A"/>
    <w:rsid w:val="00751EE5"/>
    <w:rsid w:val="007527B8"/>
    <w:rsid w:val="00752F68"/>
    <w:rsid w:val="00753F77"/>
    <w:rsid w:val="007543AD"/>
    <w:rsid w:val="00756B52"/>
    <w:rsid w:val="007577DA"/>
    <w:rsid w:val="0076194F"/>
    <w:rsid w:val="00761A2A"/>
    <w:rsid w:val="0076271C"/>
    <w:rsid w:val="0076397A"/>
    <w:rsid w:val="0077026D"/>
    <w:rsid w:val="00770742"/>
    <w:rsid w:val="007718B7"/>
    <w:rsid w:val="00771BC7"/>
    <w:rsid w:val="00773367"/>
    <w:rsid w:val="0077451E"/>
    <w:rsid w:val="00777FC5"/>
    <w:rsid w:val="0078150B"/>
    <w:rsid w:val="00781C82"/>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0A28"/>
    <w:rsid w:val="007B105A"/>
    <w:rsid w:val="007B1EC9"/>
    <w:rsid w:val="007B214F"/>
    <w:rsid w:val="007B2DFE"/>
    <w:rsid w:val="007B3A1D"/>
    <w:rsid w:val="007B4768"/>
    <w:rsid w:val="007B5F38"/>
    <w:rsid w:val="007B715F"/>
    <w:rsid w:val="007C0229"/>
    <w:rsid w:val="007C2E01"/>
    <w:rsid w:val="007C59A3"/>
    <w:rsid w:val="007C66EB"/>
    <w:rsid w:val="007C7CD2"/>
    <w:rsid w:val="007D0B33"/>
    <w:rsid w:val="007D1B8E"/>
    <w:rsid w:val="007D1F88"/>
    <w:rsid w:val="007D418E"/>
    <w:rsid w:val="007D4253"/>
    <w:rsid w:val="007D4864"/>
    <w:rsid w:val="007D4E44"/>
    <w:rsid w:val="007D61D8"/>
    <w:rsid w:val="007D6524"/>
    <w:rsid w:val="007E034B"/>
    <w:rsid w:val="007E03F3"/>
    <w:rsid w:val="007E1CA1"/>
    <w:rsid w:val="007E1DED"/>
    <w:rsid w:val="007E1FE3"/>
    <w:rsid w:val="007E291C"/>
    <w:rsid w:val="007E3CD7"/>
    <w:rsid w:val="007E5496"/>
    <w:rsid w:val="007E612F"/>
    <w:rsid w:val="007F2772"/>
    <w:rsid w:val="007F2AB1"/>
    <w:rsid w:val="007F39E4"/>
    <w:rsid w:val="007F4985"/>
    <w:rsid w:val="007F67C2"/>
    <w:rsid w:val="008012FE"/>
    <w:rsid w:val="008015F4"/>
    <w:rsid w:val="00801CD4"/>
    <w:rsid w:val="00804F08"/>
    <w:rsid w:val="00805782"/>
    <w:rsid w:val="00805D4C"/>
    <w:rsid w:val="00805DF7"/>
    <w:rsid w:val="00806214"/>
    <w:rsid w:val="00806DAA"/>
    <w:rsid w:val="008106D9"/>
    <w:rsid w:val="008117A9"/>
    <w:rsid w:val="0081304B"/>
    <w:rsid w:val="00814423"/>
    <w:rsid w:val="0081465C"/>
    <w:rsid w:val="00814A70"/>
    <w:rsid w:val="008178F4"/>
    <w:rsid w:val="008221F8"/>
    <w:rsid w:val="00825B8D"/>
    <w:rsid w:val="00831F45"/>
    <w:rsid w:val="008328BC"/>
    <w:rsid w:val="00832D94"/>
    <w:rsid w:val="00832E75"/>
    <w:rsid w:val="00835B32"/>
    <w:rsid w:val="008374E6"/>
    <w:rsid w:val="008377E1"/>
    <w:rsid w:val="00841672"/>
    <w:rsid w:val="0084421C"/>
    <w:rsid w:val="008449ED"/>
    <w:rsid w:val="00844C29"/>
    <w:rsid w:val="008450B7"/>
    <w:rsid w:val="0084518B"/>
    <w:rsid w:val="008459CA"/>
    <w:rsid w:val="00846878"/>
    <w:rsid w:val="00847284"/>
    <w:rsid w:val="00847EC6"/>
    <w:rsid w:val="008532A2"/>
    <w:rsid w:val="00853517"/>
    <w:rsid w:val="008566BA"/>
    <w:rsid w:val="00857B83"/>
    <w:rsid w:val="008602F6"/>
    <w:rsid w:val="008619EB"/>
    <w:rsid w:val="00862551"/>
    <w:rsid w:val="00862DA9"/>
    <w:rsid w:val="00863A5F"/>
    <w:rsid w:val="008678AB"/>
    <w:rsid w:val="00871145"/>
    <w:rsid w:val="00871453"/>
    <w:rsid w:val="00871633"/>
    <w:rsid w:val="008722C7"/>
    <w:rsid w:val="00872379"/>
    <w:rsid w:val="008736B6"/>
    <w:rsid w:val="00874B7D"/>
    <w:rsid w:val="00874D2E"/>
    <w:rsid w:val="00875DD6"/>
    <w:rsid w:val="008778C0"/>
    <w:rsid w:val="00882356"/>
    <w:rsid w:val="00882D9B"/>
    <w:rsid w:val="00883557"/>
    <w:rsid w:val="008849E2"/>
    <w:rsid w:val="00891C44"/>
    <w:rsid w:val="00892091"/>
    <w:rsid w:val="0089309B"/>
    <w:rsid w:val="008966B1"/>
    <w:rsid w:val="0089707B"/>
    <w:rsid w:val="00897CA0"/>
    <w:rsid w:val="008A0418"/>
    <w:rsid w:val="008A0E91"/>
    <w:rsid w:val="008A172F"/>
    <w:rsid w:val="008A1829"/>
    <w:rsid w:val="008A3C97"/>
    <w:rsid w:val="008A50C4"/>
    <w:rsid w:val="008A59CC"/>
    <w:rsid w:val="008A74A7"/>
    <w:rsid w:val="008B0FDD"/>
    <w:rsid w:val="008B21DE"/>
    <w:rsid w:val="008B3945"/>
    <w:rsid w:val="008B3B8C"/>
    <w:rsid w:val="008B3DB4"/>
    <w:rsid w:val="008B4370"/>
    <w:rsid w:val="008B639A"/>
    <w:rsid w:val="008B6479"/>
    <w:rsid w:val="008B78D4"/>
    <w:rsid w:val="008C0249"/>
    <w:rsid w:val="008C056A"/>
    <w:rsid w:val="008C0B59"/>
    <w:rsid w:val="008C207A"/>
    <w:rsid w:val="008C4DA1"/>
    <w:rsid w:val="008C6608"/>
    <w:rsid w:val="008C7E03"/>
    <w:rsid w:val="008D06F9"/>
    <w:rsid w:val="008D1668"/>
    <w:rsid w:val="008D2A32"/>
    <w:rsid w:val="008D4444"/>
    <w:rsid w:val="008D46E1"/>
    <w:rsid w:val="008D7A7B"/>
    <w:rsid w:val="008E253B"/>
    <w:rsid w:val="008E69EF"/>
    <w:rsid w:val="008E7006"/>
    <w:rsid w:val="008E7D1E"/>
    <w:rsid w:val="008F2688"/>
    <w:rsid w:val="008F3CB6"/>
    <w:rsid w:val="008F3CDA"/>
    <w:rsid w:val="008F4D85"/>
    <w:rsid w:val="008F5B55"/>
    <w:rsid w:val="008F5DDE"/>
    <w:rsid w:val="00901109"/>
    <w:rsid w:val="00902979"/>
    <w:rsid w:val="00902FE1"/>
    <w:rsid w:val="0090336C"/>
    <w:rsid w:val="00904A33"/>
    <w:rsid w:val="0090567F"/>
    <w:rsid w:val="0091392A"/>
    <w:rsid w:val="00914F88"/>
    <w:rsid w:val="00920993"/>
    <w:rsid w:val="00920B39"/>
    <w:rsid w:val="00921BE8"/>
    <w:rsid w:val="0092219B"/>
    <w:rsid w:val="009225C1"/>
    <w:rsid w:val="00923768"/>
    <w:rsid w:val="00925008"/>
    <w:rsid w:val="00925B91"/>
    <w:rsid w:val="0092722B"/>
    <w:rsid w:val="009278E3"/>
    <w:rsid w:val="00927A26"/>
    <w:rsid w:val="00927DC9"/>
    <w:rsid w:val="009317EC"/>
    <w:rsid w:val="00931D19"/>
    <w:rsid w:val="00933E26"/>
    <w:rsid w:val="00934173"/>
    <w:rsid w:val="00936658"/>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6E21"/>
    <w:rsid w:val="00987913"/>
    <w:rsid w:val="00991F59"/>
    <w:rsid w:val="00992148"/>
    <w:rsid w:val="00992396"/>
    <w:rsid w:val="00992FB1"/>
    <w:rsid w:val="009938D3"/>
    <w:rsid w:val="00996371"/>
    <w:rsid w:val="009A0A72"/>
    <w:rsid w:val="009A1D74"/>
    <w:rsid w:val="009A43B8"/>
    <w:rsid w:val="009A58D3"/>
    <w:rsid w:val="009A5A76"/>
    <w:rsid w:val="009A6B56"/>
    <w:rsid w:val="009B18BC"/>
    <w:rsid w:val="009B19D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36CC"/>
    <w:rsid w:val="009D384E"/>
    <w:rsid w:val="009D3E32"/>
    <w:rsid w:val="009D6EBF"/>
    <w:rsid w:val="009D6F10"/>
    <w:rsid w:val="009E1107"/>
    <w:rsid w:val="009E4EC1"/>
    <w:rsid w:val="009E503B"/>
    <w:rsid w:val="009F15B7"/>
    <w:rsid w:val="009F1AA2"/>
    <w:rsid w:val="009F2CC2"/>
    <w:rsid w:val="009F31DE"/>
    <w:rsid w:val="009F3D18"/>
    <w:rsid w:val="009F4EF9"/>
    <w:rsid w:val="009F5E51"/>
    <w:rsid w:val="009F7B57"/>
    <w:rsid w:val="009F7D2F"/>
    <w:rsid w:val="00A00189"/>
    <w:rsid w:val="00A013B2"/>
    <w:rsid w:val="00A01DB9"/>
    <w:rsid w:val="00A02BF8"/>
    <w:rsid w:val="00A0322F"/>
    <w:rsid w:val="00A0362F"/>
    <w:rsid w:val="00A03CFA"/>
    <w:rsid w:val="00A046B4"/>
    <w:rsid w:val="00A05567"/>
    <w:rsid w:val="00A11AD7"/>
    <w:rsid w:val="00A12371"/>
    <w:rsid w:val="00A133DB"/>
    <w:rsid w:val="00A16D75"/>
    <w:rsid w:val="00A17A4E"/>
    <w:rsid w:val="00A2267E"/>
    <w:rsid w:val="00A22A33"/>
    <w:rsid w:val="00A23092"/>
    <w:rsid w:val="00A230C6"/>
    <w:rsid w:val="00A234DD"/>
    <w:rsid w:val="00A23598"/>
    <w:rsid w:val="00A23A4D"/>
    <w:rsid w:val="00A30F55"/>
    <w:rsid w:val="00A31BC9"/>
    <w:rsid w:val="00A31FD8"/>
    <w:rsid w:val="00A34C66"/>
    <w:rsid w:val="00A3578F"/>
    <w:rsid w:val="00A37709"/>
    <w:rsid w:val="00A4354B"/>
    <w:rsid w:val="00A43814"/>
    <w:rsid w:val="00A43B5E"/>
    <w:rsid w:val="00A44B20"/>
    <w:rsid w:val="00A4530E"/>
    <w:rsid w:val="00A53314"/>
    <w:rsid w:val="00A54EF6"/>
    <w:rsid w:val="00A5761C"/>
    <w:rsid w:val="00A60992"/>
    <w:rsid w:val="00A6117A"/>
    <w:rsid w:val="00A62AFD"/>
    <w:rsid w:val="00A632C1"/>
    <w:rsid w:val="00A64432"/>
    <w:rsid w:val="00A651EA"/>
    <w:rsid w:val="00A656E1"/>
    <w:rsid w:val="00A66AD9"/>
    <w:rsid w:val="00A7012D"/>
    <w:rsid w:val="00A71978"/>
    <w:rsid w:val="00A71B4F"/>
    <w:rsid w:val="00A71DD0"/>
    <w:rsid w:val="00A729AA"/>
    <w:rsid w:val="00A72F02"/>
    <w:rsid w:val="00A73EF9"/>
    <w:rsid w:val="00A7497B"/>
    <w:rsid w:val="00A75658"/>
    <w:rsid w:val="00A76539"/>
    <w:rsid w:val="00A77BDB"/>
    <w:rsid w:val="00A77E56"/>
    <w:rsid w:val="00A8114B"/>
    <w:rsid w:val="00A82B07"/>
    <w:rsid w:val="00A830DC"/>
    <w:rsid w:val="00A8372B"/>
    <w:rsid w:val="00A85826"/>
    <w:rsid w:val="00A86936"/>
    <w:rsid w:val="00A9056D"/>
    <w:rsid w:val="00A9501A"/>
    <w:rsid w:val="00A95DEF"/>
    <w:rsid w:val="00A96756"/>
    <w:rsid w:val="00A9684B"/>
    <w:rsid w:val="00A97505"/>
    <w:rsid w:val="00AA0B6C"/>
    <w:rsid w:val="00AA2586"/>
    <w:rsid w:val="00AA3C46"/>
    <w:rsid w:val="00AA5B18"/>
    <w:rsid w:val="00AA6A1C"/>
    <w:rsid w:val="00AB0218"/>
    <w:rsid w:val="00AB02A4"/>
    <w:rsid w:val="00AB0D68"/>
    <w:rsid w:val="00AB1428"/>
    <w:rsid w:val="00AB1ED7"/>
    <w:rsid w:val="00AB2565"/>
    <w:rsid w:val="00AB30EB"/>
    <w:rsid w:val="00AB446D"/>
    <w:rsid w:val="00AB793D"/>
    <w:rsid w:val="00AB7D9A"/>
    <w:rsid w:val="00AC05B3"/>
    <w:rsid w:val="00AC2CB8"/>
    <w:rsid w:val="00AC4CDA"/>
    <w:rsid w:val="00AC518F"/>
    <w:rsid w:val="00AC5E21"/>
    <w:rsid w:val="00AD0791"/>
    <w:rsid w:val="00AD1303"/>
    <w:rsid w:val="00AD18AE"/>
    <w:rsid w:val="00AD1ADD"/>
    <w:rsid w:val="00AD1B30"/>
    <w:rsid w:val="00AD1B67"/>
    <w:rsid w:val="00AD3D7D"/>
    <w:rsid w:val="00AD6E91"/>
    <w:rsid w:val="00AD798F"/>
    <w:rsid w:val="00AE0310"/>
    <w:rsid w:val="00AE2680"/>
    <w:rsid w:val="00AE2FED"/>
    <w:rsid w:val="00AE3DA8"/>
    <w:rsid w:val="00AE7698"/>
    <w:rsid w:val="00AF3C6E"/>
    <w:rsid w:val="00AF4190"/>
    <w:rsid w:val="00AF6B01"/>
    <w:rsid w:val="00AF6FB6"/>
    <w:rsid w:val="00AF7355"/>
    <w:rsid w:val="00B01CE7"/>
    <w:rsid w:val="00B041E3"/>
    <w:rsid w:val="00B04F4E"/>
    <w:rsid w:val="00B05EE4"/>
    <w:rsid w:val="00B069B6"/>
    <w:rsid w:val="00B06D29"/>
    <w:rsid w:val="00B06FCF"/>
    <w:rsid w:val="00B07DDD"/>
    <w:rsid w:val="00B102AA"/>
    <w:rsid w:val="00B107EF"/>
    <w:rsid w:val="00B12740"/>
    <w:rsid w:val="00B12EFA"/>
    <w:rsid w:val="00B135A4"/>
    <w:rsid w:val="00B13846"/>
    <w:rsid w:val="00B149DB"/>
    <w:rsid w:val="00B2169B"/>
    <w:rsid w:val="00B22DCA"/>
    <w:rsid w:val="00B232C6"/>
    <w:rsid w:val="00B23DC0"/>
    <w:rsid w:val="00B2733B"/>
    <w:rsid w:val="00B27974"/>
    <w:rsid w:val="00B30E3A"/>
    <w:rsid w:val="00B31882"/>
    <w:rsid w:val="00B31E6D"/>
    <w:rsid w:val="00B33D1C"/>
    <w:rsid w:val="00B35768"/>
    <w:rsid w:val="00B3677C"/>
    <w:rsid w:val="00B37D78"/>
    <w:rsid w:val="00B40194"/>
    <w:rsid w:val="00B4058A"/>
    <w:rsid w:val="00B40EDD"/>
    <w:rsid w:val="00B41602"/>
    <w:rsid w:val="00B424EF"/>
    <w:rsid w:val="00B4299A"/>
    <w:rsid w:val="00B42EA1"/>
    <w:rsid w:val="00B43D13"/>
    <w:rsid w:val="00B44A6C"/>
    <w:rsid w:val="00B452FC"/>
    <w:rsid w:val="00B50A09"/>
    <w:rsid w:val="00B529A2"/>
    <w:rsid w:val="00B53365"/>
    <w:rsid w:val="00B535F1"/>
    <w:rsid w:val="00B54BFE"/>
    <w:rsid w:val="00B54EF6"/>
    <w:rsid w:val="00B5763A"/>
    <w:rsid w:val="00B60365"/>
    <w:rsid w:val="00B60615"/>
    <w:rsid w:val="00B61925"/>
    <w:rsid w:val="00B62D77"/>
    <w:rsid w:val="00B658AF"/>
    <w:rsid w:val="00B6592D"/>
    <w:rsid w:val="00B66455"/>
    <w:rsid w:val="00B66AA9"/>
    <w:rsid w:val="00B70502"/>
    <w:rsid w:val="00B70745"/>
    <w:rsid w:val="00B753AA"/>
    <w:rsid w:val="00B760EE"/>
    <w:rsid w:val="00B76CDB"/>
    <w:rsid w:val="00B77E83"/>
    <w:rsid w:val="00B81BC5"/>
    <w:rsid w:val="00B8458C"/>
    <w:rsid w:val="00B86F97"/>
    <w:rsid w:val="00B87E1E"/>
    <w:rsid w:val="00B912A7"/>
    <w:rsid w:val="00B924F8"/>
    <w:rsid w:val="00B93AA4"/>
    <w:rsid w:val="00B9424F"/>
    <w:rsid w:val="00BA04D6"/>
    <w:rsid w:val="00BA1D32"/>
    <w:rsid w:val="00BA30D7"/>
    <w:rsid w:val="00BA3A31"/>
    <w:rsid w:val="00BA3DA8"/>
    <w:rsid w:val="00BA3E6F"/>
    <w:rsid w:val="00BA7F75"/>
    <w:rsid w:val="00BB0227"/>
    <w:rsid w:val="00BB2352"/>
    <w:rsid w:val="00BB470B"/>
    <w:rsid w:val="00BB4E9F"/>
    <w:rsid w:val="00BB6041"/>
    <w:rsid w:val="00BB7A16"/>
    <w:rsid w:val="00BC03B4"/>
    <w:rsid w:val="00BC0B0B"/>
    <w:rsid w:val="00BC2526"/>
    <w:rsid w:val="00BC378C"/>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301D"/>
    <w:rsid w:val="00BF37F8"/>
    <w:rsid w:val="00BF48E9"/>
    <w:rsid w:val="00BF5CB3"/>
    <w:rsid w:val="00BF6721"/>
    <w:rsid w:val="00C03B05"/>
    <w:rsid w:val="00C04FEE"/>
    <w:rsid w:val="00C05C05"/>
    <w:rsid w:val="00C064D5"/>
    <w:rsid w:val="00C06DEE"/>
    <w:rsid w:val="00C07255"/>
    <w:rsid w:val="00C07CAE"/>
    <w:rsid w:val="00C1019A"/>
    <w:rsid w:val="00C1074A"/>
    <w:rsid w:val="00C11D1D"/>
    <w:rsid w:val="00C11F78"/>
    <w:rsid w:val="00C1474A"/>
    <w:rsid w:val="00C14FD9"/>
    <w:rsid w:val="00C15281"/>
    <w:rsid w:val="00C1662F"/>
    <w:rsid w:val="00C20A82"/>
    <w:rsid w:val="00C22887"/>
    <w:rsid w:val="00C22C40"/>
    <w:rsid w:val="00C24E7F"/>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426E"/>
    <w:rsid w:val="00C4597E"/>
    <w:rsid w:val="00C45DCC"/>
    <w:rsid w:val="00C46027"/>
    <w:rsid w:val="00C500CB"/>
    <w:rsid w:val="00C530E9"/>
    <w:rsid w:val="00C57FBD"/>
    <w:rsid w:val="00C62D6C"/>
    <w:rsid w:val="00C62FF7"/>
    <w:rsid w:val="00C6333D"/>
    <w:rsid w:val="00C63C48"/>
    <w:rsid w:val="00C6423A"/>
    <w:rsid w:val="00C67B4F"/>
    <w:rsid w:val="00C701BE"/>
    <w:rsid w:val="00C70494"/>
    <w:rsid w:val="00C7129B"/>
    <w:rsid w:val="00C7180C"/>
    <w:rsid w:val="00C72FEF"/>
    <w:rsid w:val="00C73312"/>
    <w:rsid w:val="00C76616"/>
    <w:rsid w:val="00C76633"/>
    <w:rsid w:val="00C81FB0"/>
    <w:rsid w:val="00C827FA"/>
    <w:rsid w:val="00C870D4"/>
    <w:rsid w:val="00C87112"/>
    <w:rsid w:val="00C907D9"/>
    <w:rsid w:val="00C909E0"/>
    <w:rsid w:val="00C9291A"/>
    <w:rsid w:val="00C9305F"/>
    <w:rsid w:val="00C969E2"/>
    <w:rsid w:val="00C971B1"/>
    <w:rsid w:val="00C9797F"/>
    <w:rsid w:val="00CA05B6"/>
    <w:rsid w:val="00CA0721"/>
    <w:rsid w:val="00CA15AB"/>
    <w:rsid w:val="00CA2450"/>
    <w:rsid w:val="00CA2925"/>
    <w:rsid w:val="00CA66D4"/>
    <w:rsid w:val="00CA6899"/>
    <w:rsid w:val="00CB2068"/>
    <w:rsid w:val="00CB4FED"/>
    <w:rsid w:val="00CB6AE0"/>
    <w:rsid w:val="00CC0F2F"/>
    <w:rsid w:val="00CC7B79"/>
    <w:rsid w:val="00CC7F23"/>
    <w:rsid w:val="00CD2957"/>
    <w:rsid w:val="00CD3B73"/>
    <w:rsid w:val="00CD6D53"/>
    <w:rsid w:val="00CD70BA"/>
    <w:rsid w:val="00CD72B6"/>
    <w:rsid w:val="00CE069D"/>
    <w:rsid w:val="00CE07B1"/>
    <w:rsid w:val="00CE15D7"/>
    <w:rsid w:val="00CE3437"/>
    <w:rsid w:val="00CE5A43"/>
    <w:rsid w:val="00CE5BDD"/>
    <w:rsid w:val="00CF0E02"/>
    <w:rsid w:val="00CF1C17"/>
    <w:rsid w:val="00CF2FE8"/>
    <w:rsid w:val="00CF4E32"/>
    <w:rsid w:val="00CF4EC6"/>
    <w:rsid w:val="00CF5CE4"/>
    <w:rsid w:val="00CF77D4"/>
    <w:rsid w:val="00D0064F"/>
    <w:rsid w:val="00D009D2"/>
    <w:rsid w:val="00D00CEA"/>
    <w:rsid w:val="00D01317"/>
    <w:rsid w:val="00D02AE1"/>
    <w:rsid w:val="00D02D1F"/>
    <w:rsid w:val="00D031AB"/>
    <w:rsid w:val="00D0469C"/>
    <w:rsid w:val="00D04F80"/>
    <w:rsid w:val="00D050E6"/>
    <w:rsid w:val="00D0526C"/>
    <w:rsid w:val="00D05366"/>
    <w:rsid w:val="00D056BC"/>
    <w:rsid w:val="00D06719"/>
    <w:rsid w:val="00D068C7"/>
    <w:rsid w:val="00D06F62"/>
    <w:rsid w:val="00D11C28"/>
    <w:rsid w:val="00D12BA3"/>
    <w:rsid w:val="00D12E46"/>
    <w:rsid w:val="00D12FC7"/>
    <w:rsid w:val="00D14E7F"/>
    <w:rsid w:val="00D14F9C"/>
    <w:rsid w:val="00D15702"/>
    <w:rsid w:val="00D163FB"/>
    <w:rsid w:val="00D1671F"/>
    <w:rsid w:val="00D173AC"/>
    <w:rsid w:val="00D21372"/>
    <w:rsid w:val="00D2555C"/>
    <w:rsid w:val="00D25CFB"/>
    <w:rsid w:val="00D26AB1"/>
    <w:rsid w:val="00D2786C"/>
    <w:rsid w:val="00D309AB"/>
    <w:rsid w:val="00D30EC4"/>
    <w:rsid w:val="00D32E55"/>
    <w:rsid w:val="00D34120"/>
    <w:rsid w:val="00D3565F"/>
    <w:rsid w:val="00D362B1"/>
    <w:rsid w:val="00D36FDB"/>
    <w:rsid w:val="00D373BF"/>
    <w:rsid w:val="00D4003F"/>
    <w:rsid w:val="00D4061D"/>
    <w:rsid w:val="00D409E6"/>
    <w:rsid w:val="00D40B22"/>
    <w:rsid w:val="00D41182"/>
    <w:rsid w:val="00D41292"/>
    <w:rsid w:val="00D42C82"/>
    <w:rsid w:val="00D43DB5"/>
    <w:rsid w:val="00D508F5"/>
    <w:rsid w:val="00D50F06"/>
    <w:rsid w:val="00D53417"/>
    <w:rsid w:val="00D53A78"/>
    <w:rsid w:val="00D53C5E"/>
    <w:rsid w:val="00D54597"/>
    <w:rsid w:val="00D545B1"/>
    <w:rsid w:val="00D5506E"/>
    <w:rsid w:val="00D55603"/>
    <w:rsid w:val="00D55DCE"/>
    <w:rsid w:val="00D648D3"/>
    <w:rsid w:val="00D64D7D"/>
    <w:rsid w:val="00D66787"/>
    <w:rsid w:val="00D6707A"/>
    <w:rsid w:val="00D715F0"/>
    <w:rsid w:val="00D71A77"/>
    <w:rsid w:val="00D7299C"/>
    <w:rsid w:val="00D7572C"/>
    <w:rsid w:val="00D77FD4"/>
    <w:rsid w:val="00D80A53"/>
    <w:rsid w:val="00D81777"/>
    <w:rsid w:val="00D84965"/>
    <w:rsid w:val="00D8668A"/>
    <w:rsid w:val="00D8678B"/>
    <w:rsid w:val="00D86E6C"/>
    <w:rsid w:val="00D928D1"/>
    <w:rsid w:val="00D93FD3"/>
    <w:rsid w:val="00D94D71"/>
    <w:rsid w:val="00D9532B"/>
    <w:rsid w:val="00D95DD7"/>
    <w:rsid w:val="00D97B96"/>
    <w:rsid w:val="00DA03B6"/>
    <w:rsid w:val="00DA2A6F"/>
    <w:rsid w:val="00DA38E3"/>
    <w:rsid w:val="00DA7810"/>
    <w:rsid w:val="00DA78ED"/>
    <w:rsid w:val="00DA7F28"/>
    <w:rsid w:val="00DB1EAA"/>
    <w:rsid w:val="00DB435E"/>
    <w:rsid w:val="00DB4D13"/>
    <w:rsid w:val="00DB5565"/>
    <w:rsid w:val="00DB617E"/>
    <w:rsid w:val="00DC0793"/>
    <w:rsid w:val="00DC0DFA"/>
    <w:rsid w:val="00DC0DFB"/>
    <w:rsid w:val="00DC1558"/>
    <w:rsid w:val="00DC19AE"/>
    <w:rsid w:val="00DC1D26"/>
    <w:rsid w:val="00DC1F28"/>
    <w:rsid w:val="00DC4CC3"/>
    <w:rsid w:val="00DC5AA5"/>
    <w:rsid w:val="00DC5F21"/>
    <w:rsid w:val="00DC7FE6"/>
    <w:rsid w:val="00DD02B2"/>
    <w:rsid w:val="00DD2185"/>
    <w:rsid w:val="00DD3080"/>
    <w:rsid w:val="00DD3E12"/>
    <w:rsid w:val="00DD46D8"/>
    <w:rsid w:val="00DD680D"/>
    <w:rsid w:val="00DD6EEE"/>
    <w:rsid w:val="00DE419B"/>
    <w:rsid w:val="00DE4DD8"/>
    <w:rsid w:val="00DF23B5"/>
    <w:rsid w:val="00DF2D1A"/>
    <w:rsid w:val="00DF439C"/>
    <w:rsid w:val="00DF4527"/>
    <w:rsid w:val="00DF5573"/>
    <w:rsid w:val="00DF77B3"/>
    <w:rsid w:val="00DF7F75"/>
    <w:rsid w:val="00E00012"/>
    <w:rsid w:val="00E0013F"/>
    <w:rsid w:val="00E00482"/>
    <w:rsid w:val="00E02B9C"/>
    <w:rsid w:val="00E034A0"/>
    <w:rsid w:val="00E04599"/>
    <w:rsid w:val="00E04A04"/>
    <w:rsid w:val="00E04D83"/>
    <w:rsid w:val="00E060D1"/>
    <w:rsid w:val="00E11382"/>
    <w:rsid w:val="00E1184E"/>
    <w:rsid w:val="00E126D2"/>
    <w:rsid w:val="00E13920"/>
    <w:rsid w:val="00E14088"/>
    <w:rsid w:val="00E14A89"/>
    <w:rsid w:val="00E15CE5"/>
    <w:rsid w:val="00E16671"/>
    <w:rsid w:val="00E16AAC"/>
    <w:rsid w:val="00E201CC"/>
    <w:rsid w:val="00E20758"/>
    <w:rsid w:val="00E21367"/>
    <w:rsid w:val="00E21EC2"/>
    <w:rsid w:val="00E220D9"/>
    <w:rsid w:val="00E2213C"/>
    <w:rsid w:val="00E23240"/>
    <w:rsid w:val="00E239F1"/>
    <w:rsid w:val="00E23F4E"/>
    <w:rsid w:val="00E2503A"/>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5219"/>
    <w:rsid w:val="00E4688C"/>
    <w:rsid w:val="00E46B17"/>
    <w:rsid w:val="00E526F6"/>
    <w:rsid w:val="00E6350E"/>
    <w:rsid w:val="00E659C0"/>
    <w:rsid w:val="00E660B4"/>
    <w:rsid w:val="00E66190"/>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40A"/>
    <w:rsid w:val="00E90B71"/>
    <w:rsid w:val="00E92F82"/>
    <w:rsid w:val="00E932C6"/>
    <w:rsid w:val="00E947A5"/>
    <w:rsid w:val="00E94DE3"/>
    <w:rsid w:val="00E96076"/>
    <w:rsid w:val="00E961AB"/>
    <w:rsid w:val="00E96C83"/>
    <w:rsid w:val="00EA2694"/>
    <w:rsid w:val="00EA3F9B"/>
    <w:rsid w:val="00EA4A5E"/>
    <w:rsid w:val="00EB0567"/>
    <w:rsid w:val="00EB14B4"/>
    <w:rsid w:val="00EB1C0D"/>
    <w:rsid w:val="00EB27E4"/>
    <w:rsid w:val="00EB4404"/>
    <w:rsid w:val="00EB474F"/>
    <w:rsid w:val="00EB55E5"/>
    <w:rsid w:val="00EB6DF4"/>
    <w:rsid w:val="00EB6F4C"/>
    <w:rsid w:val="00EB6F9C"/>
    <w:rsid w:val="00EB71DB"/>
    <w:rsid w:val="00EB734C"/>
    <w:rsid w:val="00EB73D5"/>
    <w:rsid w:val="00EC0047"/>
    <w:rsid w:val="00EC0FDF"/>
    <w:rsid w:val="00EC1A14"/>
    <w:rsid w:val="00EC2F97"/>
    <w:rsid w:val="00EC4704"/>
    <w:rsid w:val="00ED3984"/>
    <w:rsid w:val="00ED39B4"/>
    <w:rsid w:val="00EE0CB2"/>
    <w:rsid w:val="00EE399C"/>
    <w:rsid w:val="00EE49D3"/>
    <w:rsid w:val="00EE5D84"/>
    <w:rsid w:val="00EE5E87"/>
    <w:rsid w:val="00EE7DA4"/>
    <w:rsid w:val="00EF265B"/>
    <w:rsid w:val="00EF34BF"/>
    <w:rsid w:val="00EF4AC4"/>
    <w:rsid w:val="00EF615F"/>
    <w:rsid w:val="00EF629A"/>
    <w:rsid w:val="00EF638C"/>
    <w:rsid w:val="00EF7764"/>
    <w:rsid w:val="00F029BA"/>
    <w:rsid w:val="00F03149"/>
    <w:rsid w:val="00F03637"/>
    <w:rsid w:val="00F03B73"/>
    <w:rsid w:val="00F04BB7"/>
    <w:rsid w:val="00F05469"/>
    <w:rsid w:val="00F06519"/>
    <w:rsid w:val="00F06797"/>
    <w:rsid w:val="00F07454"/>
    <w:rsid w:val="00F077C6"/>
    <w:rsid w:val="00F07989"/>
    <w:rsid w:val="00F134A9"/>
    <w:rsid w:val="00F178D0"/>
    <w:rsid w:val="00F242FA"/>
    <w:rsid w:val="00F25B0D"/>
    <w:rsid w:val="00F302DD"/>
    <w:rsid w:val="00F30568"/>
    <w:rsid w:val="00F336DA"/>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521B5"/>
    <w:rsid w:val="00F526DF"/>
    <w:rsid w:val="00F53DCA"/>
    <w:rsid w:val="00F6258A"/>
    <w:rsid w:val="00F64967"/>
    <w:rsid w:val="00F65248"/>
    <w:rsid w:val="00F65CE5"/>
    <w:rsid w:val="00F67214"/>
    <w:rsid w:val="00F71BC7"/>
    <w:rsid w:val="00F72BCC"/>
    <w:rsid w:val="00F73884"/>
    <w:rsid w:val="00F73F3D"/>
    <w:rsid w:val="00F76562"/>
    <w:rsid w:val="00F77E9F"/>
    <w:rsid w:val="00F81012"/>
    <w:rsid w:val="00F82AC5"/>
    <w:rsid w:val="00F8306A"/>
    <w:rsid w:val="00F852B8"/>
    <w:rsid w:val="00F856EC"/>
    <w:rsid w:val="00F86C96"/>
    <w:rsid w:val="00F876D7"/>
    <w:rsid w:val="00F87A7C"/>
    <w:rsid w:val="00F900F2"/>
    <w:rsid w:val="00F911F4"/>
    <w:rsid w:val="00F921B8"/>
    <w:rsid w:val="00F93A4D"/>
    <w:rsid w:val="00F96010"/>
    <w:rsid w:val="00FA022A"/>
    <w:rsid w:val="00FA0338"/>
    <w:rsid w:val="00FA0465"/>
    <w:rsid w:val="00FA0569"/>
    <w:rsid w:val="00FA0848"/>
    <w:rsid w:val="00FA10EF"/>
    <w:rsid w:val="00FA19DD"/>
    <w:rsid w:val="00FA3737"/>
    <w:rsid w:val="00FA6401"/>
    <w:rsid w:val="00FA734A"/>
    <w:rsid w:val="00FB004B"/>
    <w:rsid w:val="00FB16EF"/>
    <w:rsid w:val="00FB1852"/>
    <w:rsid w:val="00FB2FD1"/>
    <w:rsid w:val="00FB7986"/>
    <w:rsid w:val="00FC4E12"/>
    <w:rsid w:val="00FC6106"/>
    <w:rsid w:val="00FC6F86"/>
    <w:rsid w:val="00FD0ABB"/>
    <w:rsid w:val="00FD0CFD"/>
    <w:rsid w:val="00FD18CD"/>
    <w:rsid w:val="00FD64CC"/>
    <w:rsid w:val="00FE10CC"/>
    <w:rsid w:val="00FE332F"/>
    <w:rsid w:val="00FE3520"/>
    <w:rsid w:val="00FE3C9D"/>
    <w:rsid w:val="00FE5DBD"/>
    <w:rsid w:val="00FE5FDA"/>
    <w:rsid w:val="00FE7374"/>
    <w:rsid w:val="00FF28BD"/>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AF8"/>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 w:type="table" w:customStyle="1" w:styleId="TableGrid1">
    <w:name w:val="Table Grid1"/>
    <w:basedOn w:val="TableNormal"/>
    <w:next w:val="TableGrid0"/>
    <w:uiPriority w:val="39"/>
    <w:rsid w:val="003F5B0E"/>
    <w:pPr>
      <w:spacing w:after="0" w:line="240" w:lineRule="auto"/>
    </w:pPr>
    <w:rPr>
      <w:rFonts w:eastAsiaTheme="minorEastAsia"/>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5</TotalTime>
  <Pages>57</Pages>
  <Words>21815</Words>
  <Characters>124348</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210</cp:revision>
  <cp:lastPrinted>2023-08-14T15:04:00Z</cp:lastPrinted>
  <dcterms:created xsi:type="dcterms:W3CDTF">2023-06-14T04:02:00Z</dcterms:created>
  <dcterms:modified xsi:type="dcterms:W3CDTF">2023-08-1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